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35A0C1DC"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9A40B4">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Hall, &amp; Goetz, 2009)","plainTextFormattedCitation":"(Houghton, Hall, &amp; Goetz, 2009)","previouslyFormattedCitation":"(Houghton, Hall, &amp; Goetz, 2009)"},"properties":{"noteIndex":0},"schema":"https://github.com/citation-style-language/schema/raw/master/csl-citation.json"}</w:instrText>
      </w:r>
      <w:r w:rsidR="009A40B4">
        <w:fldChar w:fldCharType="separate"/>
      </w:r>
      <w:r w:rsidR="009A40B4" w:rsidRPr="009A40B4">
        <w:rPr>
          <w:noProof/>
        </w:rPr>
        <w:t>(Houghton, Hall, &amp; Goetz, 2009)</w:t>
      </w:r>
      <w:r w:rsidR="009A40B4">
        <w:fldChar w:fldCharType="end"/>
      </w:r>
      <w:r w:rsidR="0040309B">
        <w:t xml:space="preserve">(Pan?). </w:t>
      </w:r>
      <w:r w:rsidR="00014DEF">
        <w:t xml:space="preserve">Thus, </w:t>
      </w:r>
      <w:r w:rsidR="00477AD7">
        <w:t>AGB</w:t>
      </w:r>
      <w:r>
        <w:t xml:space="preserve"> is considered an essential climate variable and an important input to Earth system models (REFs).</w:t>
      </w:r>
      <w:r w:rsidR="00757AF4">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2D3818">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9A40B4" w:rsidRPr="009A40B4">
        <w:rPr>
          <w:noProof/>
        </w:rPr>
        <w:t>(Poorter et al., 2015)</w:t>
      </w:r>
      <w:r w:rsidR="009A40B4">
        <w:fldChar w:fldCharType="end"/>
      </w:r>
      <w:r w:rsidR="00F43A93">
        <w:t>, two of the most threatened ecosystem features by current global environmental change.</w:t>
      </w:r>
    </w:p>
    <w:p w14:paraId="4A6F37A9" w14:textId="4B5A2FDC"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 Although several</w:t>
      </w:r>
      <w:r w:rsidR="00736366">
        <w:t xml:space="preserve"> studies have been conducted for estimating AGB </w:t>
      </w:r>
      <w:r w:rsidR="000B43D1">
        <w:t>at local (refs), regional (refs), and global scales (</w:t>
      </w:r>
      <w:r w:rsidR="0040309B">
        <w:t>Saatchi, 2011</w:t>
      </w:r>
      <w:r w:rsidR="00F43046">
        <w:t xml:space="preserve">; </w:t>
      </w:r>
      <w:proofErr w:type="spellStart"/>
      <w:r w:rsidR="00F43046">
        <w:t>avitabile</w:t>
      </w:r>
      <w:proofErr w:type="spellEnd"/>
      <w:r w:rsidR="00F43046">
        <w:t xml:space="preserve"> et al 2016</w:t>
      </w:r>
      <w:r w:rsidR="000B43D1">
        <w:t xml:space="preserve">), most of </w:t>
      </w:r>
      <w:r w:rsidR="001A4BFD">
        <w:t>them</w:t>
      </w:r>
      <w:r w:rsidR="000B43D1">
        <w:t xml:space="preserve"> focus on lowland tropical forests,</w:t>
      </w:r>
      <w:r w:rsidR="00C74AC1">
        <w:t xml:space="preserve"> leaving </w:t>
      </w:r>
      <w:r w:rsidR="00A329E1">
        <w:t>the magnitude</w:t>
      </w:r>
      <w:r w:rsidR="00D94852">
        <w:t xml:space="preserve">, </w:t>
      </w:r>
      <w:r>
        <w:t>patterns,</w:t>
      </w:r>
      <w:r w:rsidR="00A329E1">
        <w:t xml:space="preserve"> </w:t>
      </w:r>
      <w:r w:rsidR="00D94852">
        <w:t xml:space="preserve">and drivers </w:t>
      </w:r>
      <w:r w:rsidR="00A329E1">
        <w:t xml:space="preserve">of AGB in tropical montane forests </w:t>
      </w:r>
      <w:r w:rsidR="004A0033">
        <w:t xml:space="preserve">unknown </w:t>
      </w:r>
      <w:r w:rsidR="005D7C12">
        <w:t>(refs)</w:t>
      </w:r>
      <w:r w:rsidR="00C74AC1">
        <w:t>.</w:t>
      </w:r>
      <w:r w:rsidR="005D7C12">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refs).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 changing with elevation</w:t>
      </w:r>
      <w:r w:rsidR="00941651">
        <w:t xml:space="preserve"> and </w:t>
      </w:r>
      <w:r w:rsidR="00E85F8C">
        <w:t xml:space="preserve">(2) </w:t>
      </w:r>
      <w:r w:rsidR="00941651">
        <w:t>forest disturbance</w:t>
      </w:r>
      <w:r w:rsidR="00F43A93">
        <w:t xml:space="preserve"> </w:t>
      </w:r>
      <w:r w:rsidR="006F515E">
        <w:fldChar w:fldCharType="begin" w:fldLock="1"/>
      </w:r>
      <w:r w:rsidR="002874FF">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6F515E">
        <w:fldChar w:fldCharType="separate"/>
      </w:r>
      <w:r w:rsidR="006F515E" w:rsidRPr="006F515E">
        <w:rPr>
          <w:noProof/>
        </w:rPr>
        <w:t>(Houghton et al., 2009)</w:t>
      </w:r>
      <w:r w:rsidR="006F515E">
        <w:fldChar w:fldCharType="end"/>
      </w:r>
      <w:r w:rsidR="00A90C28">
        <w:t xml:space="preserve"> (more refs)</w:t>
      </w:r>
      <w:r w:rsidR="00D54FC2">
        <w:t xml:space="preserve">. </w:t>
      </w:r>
    </w:p>
    <w:p w14:paraId="74601FD7" w14:textId="3582B8D1" w:rsidR="0083205D" w:rsidRDefault="00A90C28" w:rsidP="00137C90">
      <w:pPr>
        <w:ind w:firstLine="720"/>
      </w:pPr>
      <w:r>
        <w:t>The environmental gradient imposed by elevation influences AGB distribution</w:t>
      </w:r>
      <w:r w:rsidRPr="00A90C28">
        <w:t xml:space="preserve"> </w:t>
      </w:r>
      <w:r>
        <w:t xml:space="preserve">in tropical mountains (refs). </w:t>
      </w:r>
      <w:r w:rsidR="004A0033">
        <w:t>As elevation increase</w:t>
      </w:r>
      <w:r w:rsidR="0048621B">
        <w:t>s</w:t>
      </w:r>
      <w:r w:rsidR="004A0033">
        <w:t xml:space="preserve">, </w:t>
      </w:r>
      <w:r w:rsidR="00973350">
        <w:t xml:space="preserve">temperatures decrease and </w:t>
      </w:r>
      <w:r w:rsidR="004A0033">
        <w:t xml:space="preserve">forests </w:t>
      </w:r>
      <w:r w:rsidR="00ED1DD9">
        <w:t xml:space="preserve">are 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 xml:space="preserve">in TMCF is usually lower than in their lowland </w:t>
      </w:r>
      <w:r w:rsidR="002874FF">
        <w:lastRenderedPageBreak/>
        <w:t>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w:t>
      </w:r>
      <w:r w:rsidR="0083205D">
        <w:t xml:space="preserve"> However, </w:t>
      </w:r>
      <w:r w:rsidR="00FD393C">
        <w:t>AGB patterns along elevation transects c</w:t>
      </w:r>
      <w:r w:rsidR="00A60886">
        <w:t>an be</w:t>
      </w:r>
      <w:r w:rsidR="00FD393C">
        <w:t xml:space="preserve"> </w:t>
      </w:r>
      <w:r>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 such as stem density, tree height, wood density and basal area</w:t>
      </w:r>
      <w:r w:rsidR="004B1AB9">
        <w:t xml:space="preserve"> </w:t>
      </w:r>
      <w:r w:rsidR="004B1AB9">
        <w:fldChar w:fldCharType="begin" w:fldLock="1"/>
      </w:r>
      <w:r w:rsidR="004B1AB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plainTextFormattedCitation":"(Clark, Hurtado, &amp; Saatchi, 2015)","previouslyFormattedCitation":"(Clark, Hurtado, &amp; Saatchi, 2015)"},"properties":{"noteIndex":0},"schema":"https://github.com/citation-style-language/schema/raw/master/csl-citation.json"}</w:instrText>
      </w:r>
      <w:r w:rsidR="004B1AB9">
        <w:fldChar w:fldCharType="separate"/>
      </w:r>
      <w:r w:rsidR="004B1AB9" w:rsidRPr="00D311D4">
        <w:rPr>
          <w:noProof/>
        </w:rPr>
        <w:t>(Clark, Hurtado, &amp; Saatchi, 2015)</w:t>
      </w:r>
      <w:r w:rsidR="004B1AB9">
        <w:fldChar w:fldCharType="end"/>
      </w:r>
      <w:r w:rsidR="004B1AB9">
        <w:t>.</w:t>
      </w:r>
      <w:r w:rsidR="00FD393C">
        <w:t xml:space="preserve"> </w:t>
      </w:r>
      <w:r w:rsidR="006039DE">
        <w:t>In fact, examples</w:t>
      </w:r>
      <w:r w:rsidR="00941651">
        <w:t xml:space="preserve"> showing AGB increasing with elevation and</w:t>
      </w:r>
      <w:r w:rsidR="006039DE">
        <w:t xml:space="preserve"> TMCF exhibiting </w:t>
      </w:r>
      <w:r w:rsidR="00A3554F">
        <w:t xml:space="preserve">surprisingly </w:t>
      </w:r>
      <w:r w:rsidR="006039DE">
        <w:t xml:space="preserve">high AGB have been described (e.g. </w:t>
      </w:r>
      <w:proofErr w:type="spellStart"/>
      <w:r w:rsidR="006039DE">
        <w:t>Cuni</w:t>
      </w:r>
      <w:proofErr w:type="spellEnd"/>
      <w:r w:rsidR="006039DE">
        <w:t xml:space="preserve"> Sanchez</w:t>
      </w:r>
      <w:r w:rsidR="0040309B">
        <w:t xml:space="preserve"> 2017</w:t>
      </w:r>
      <w:r w:rsidR="006039DE">
        <w:t>, others), suggesting more research is needed to understand how AGB changes along different environmental gradients.</w:t>
      </w:r>
    </w:p>
    <w:p w14:paraId="4BA36786" w14:textId="5CAFA26D"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22570E" w:rsidRPr="0022570E">
        <w:t xml:space="preserve"> </w:t>
      </w:r>
      <w:r w:rsidR="00D6693D">
        <w:t>In TMCF</w:t>
      </w:r>
      <w:r w:rsidR="003D4556">
        <w:t>,</w:t>
      </w:r>
      <w:r w:rsidR="00D6693D">
        <w:t xml:space="preserve"> conversion to croplands and grazing lands for cattle represents the main source of disturbance </w:t>
      </w:r>
      <w:r w:rsidR="003D4556">
        <w:t xml:space="preserve">(refs).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2233E">
        <w:t xml:space="preserve">. However, in places where swidden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92233E">
        <w:t>.</w:t>
      </w:r>
      <w:r w:rsidR="00C1256A">
        <w:t xml:space="preserve"> 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3C1EFA">
        <w:t xml:space="preserve"> (refs)</w:t>
      </w:r>
      <w:r w:rsidR="00C1256A">
        <w:t>.</w:t>
      </w:r>
    </w:p>
    <w:p w14:paraId="7BA54560" w14:textId="404BB0BB"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0055DED3" w:rsidR="00D747A0" w:rsidRDefault="00D253CA" w:rsidP="00333C25">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3554A6">
        <w:t xml:space="preserve"> (refs), 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 (</w:t>
      </w:r>
      <w:proofErr w:type="spellStart"/>
      <w:r w:rsidR="003554A6">
        <w:t>asner</w:t>
      </w:r>
      <w:proofErr w:type="spellEnd"/>
      <w:r w:rsidR="003554A6">
        <w:t>)</w:t>
      </w:r>
      <w:r w:rsidR="009300D5">
        <w:t xml:space="preserve">. Secondly, </w:t>
      </w:r>
      <w:r w:rsidR="008E5C31">
        <w:t xml:space="preserve">we </w:t>
      </w:r>
      <w:r w:rsidR="009B4F8C">
        <w:t>expect to find a positive correlation between tree diversity and AGB as has been found in lowland tropical forests (Porter et al.,) and in Mexican TMCF</w:t>
      </w:r>
      <w:r w:rsidR="008E5C31">
        <w:t xml:space="preserve"> along land</w:t>
      </w:r>
      <w:r w:rsidR="00362086">
        <w:t>-</w:t>
      </w:r>
      <w:r w:rsidR="008E5C31">
        <w:t>use intensity gradients</w:t>
      </w:r>
      <w:r w:rsidR="009B4F8C">
        <w:t xml:space="preserve"> (Vizcaino-Bravo). 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29F2F0F0"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E873FC">
        <w:rPr>
          <w:rStyle w:val="textlayer--absolute"/>
          <w:rFonts w:cstheme="minorHAnsi"/>
        </w:rPr>
        <w:t>This region has a long history of land use with swidden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4C51C9D5"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different sources</w:t>
      </w:r>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t>
      </w:r>
      <w:proofErr w:type="spellStart"/>
      <w:r w:rsidR="00E26313">
        <w:t>WorldClim</w:t>
      </w:r>
      <w:proofErr w:type="spellEnd"/>
      <w:r w:rsidR="00E26313">
        <w:t xml:space="preserve">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77777777"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w:t>
      </w:r>
      <w:r w:rsidR="00AD0F17">
        <w:t xml:space="preserve"> For selecting FI sites relevant to our study, we performed a spatial intersection in QGIS 3.16 between FI sites and a NMO shapefile, the latter acquired from the </w:t>
      </w:r>
      <w:r w:rsidR="00AD0F17">
        <w:rPr>
          <w:rStyle w:val="textlayer--absolute"/>
          <w:rFonts w:cstheme="minorHAnsi"/>
        </w:rPr>
        <w:t xml:space="preserve">National Commission of Biodiversity (CONABIO) </w:t>
      </w:r>
      <w:proofErr w:type="spellStart"/>
      <w:r w:rsidR="00AD0F17">
        <w:rPr>
          <w:rStyle w:val="textlayer--absolute"/>
          <w:rFonts w:cstheme="minorHAnsi"/>
        </w:rPr>
        <w:t>GeoPortal</w:t>
      </w:r>
      <w:proofErr w:type="spellEnd"/>
      <w:r w:rsidR="00AD0F17">
        <w:rPr>
          <w:rStyle w:val="textlayer--absolute"/>
          <w:rFonts w:cstheme="minorHAnsi"/>
        </w:rPr>
        <w:t xml:space="preserve"> (CITAS)</w:t>
      </w:r>
      <w:r w:rsidR="00AD0F17">
        <w:t xml:space="preserve">. </w:t>
      </w:r>
    </w:p>
    <w:p w14:paraId="5E0DF2D3" w14:textId="27DBEE5A"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7E612A">
        <w:t>.</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6F44C24B"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 (</w:t>
      </w:r>
      <w:proofErr w:type="spellStart"/>
      <w:r w:rsidR="00F66BB2" w:rsidRPr="00D70173">
        <w:t>Réjou‐Méchain</w:t>
      </w:r>
      <w:proofErr w:type="spellEnd"/>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t>Chave</w:t>
      </w:r>
      <w:proofErr w:type="spellEnd"/>
      <w:r w:rsidR="00786454">
        <w:t xml:space="preser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4C17D5">
        <w:tc>
          <w:tcPr>
            <w:tcW w:w="4414" w:type="dxa"/>
          </w:tcPr>
          <w:p w14:paraId="4E2D7999" w14:textId="77777777" w:rsidR="00952771" w:rsidRPr="00E103E4" w:rsidRDefault="00952771" w:rsidP="004C17D5">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4C17D5"/>
        </w:tc>
        <w:tc>
          <w:tcPr>
            <w:tcW w:w="4414" w:type="dxa"/>
          </w:tcPr>
          <w:p w14:paraId="03B4B5A2" w14:textId="77777777" w:rsidR="00952771" w:rsidRDefault="00952771" w:rsidP="004C17D5">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w:t>
      </w:r>
      <w:proofErr w:type="gramStart"/>
      <w:r w:rsidR="00BE31FA">
        <w:t>BIOMASS::</w:t>
      </w:r>
      <w:proofErr w:type="spellStart"/>
      <w:proofErr w:type="gramEnd"/>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proofErr w:type="gramStart"/>
      <w:r w:rsidR="00202681">
        <w:t>BIOMASS::</w:t>
      </w:r>
      <w:proofErr w:type="spellStart"/>
      <w:proofErr w:type="gramEnd"/>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t>Chave</w:t>
      </w:r>
      <w:proofErr w:type="spellEnd"/>
      <w:r>
        <w:t xml:space="preser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DC5E97"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B48EE5B"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677B3">
        <w:t xml:space="preserve">We obtained mean </w:t>
      </w:r>
      <w:r w:rsidR="003677B3" w:rsidRPr="004628C2">
        <w:rPr>
          <w:i/>
          <w:iCs/>
        </w:rPr>
        <w:t>S</w:t>
      </w:r>
      <w:r w:rsidR="003677B3">
        <w:t xml:space="preserve"> and </w:t>
      </w:r>
      <w:r w:rsidR="003677B3" w:rsidRPr="004628C2">
        <w:rPr>
          <w:i/>
          <w:iCs/>
        </w:rPr>
        <w:t>H</w:t>
      </w:r>
      <w:r w:rsidR="003677B3">
        <w:t xml:space="preserve"> values per site averaging p</w:t>
      </w:r>
      <w:r w:rsidR="00B66E71">
        <w:t>lot</w:t>
      </w:r>
      <w:r w:rsidR="004E1F7D">
        <w:t>s</w:t>
      </w:r>
      <w:r w:rsidR="00B66E71">
        <w:t xml:space="preserve">’ </w:t>
      </w:r>
      <w:r w:rsidR="00B66E71" w:rsidRPr="004628C2">
        <w:rPr>
          <w:i/>
          <w:iCs/>
        </w:rPr>
        <w:t>S</w:t>
      </w:r>
      <w:r w:rsidR="00B66E71">
        <w:t xml:space="preserve"> and </w:t>
      </w:r>
      <w:r w:rsidR="00B66E71" w:rsidRPr="004628C2">
        <w:rPr>
          <w:i/>
          <w:iCs/>
        </w:rPr>
        <w:t>H</w:t>
      </w:r>
      <w:r w:rsidR="00FC56C4">
        <w:t xml:space="preserve">.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proofErr w:type="spellStart"/>
      <w:r w:rsidR="004628C2" w:rsidRPr="004628C2">
        <w:rPr>
          <w:i/>
          <w:iCs/>
        </w:rPr>
        <w:t>H</w:t>
      </w:r>
      <w:r w:rsidR="004628C2">
        <w:t xml:space="preserve"> at</w:t>
      </w:r>
      <w:proofErr w:type="spellEnd"/>
      <w:r w:rsidR="004628C2">
        <w:t xml:space="preserve"> plot level, as well as average </w:t>
      </w:r>
      <w:r w:rsidR="004628C2" w:rsidRPr="004628C2">
        <w:rPr>
          <w:i/>
          <w:iCs/>
        </w:rPr>
        <w:t>H</w:t>
      </w:r>
      <w:r w:rsidR="004628C2">
        <w:t xml:space="preserve">, average </w:t>
      </w:r>
      <w:r w:rsidR="004628C2" w:rsidRPr="004628C2">
        <w:rPr>
          <w:i/>
          <w:iCs/>
        </w:rPr>
        <w:t>S</w:t>
      </w:r>
      <w:r w:rsidR="004628C2">
        <w:t xml:space="preserve">,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520EE967"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3074125D"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the proportion of different types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0C0C9111"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 Then, we compared 30 indices to define the best number of clusters and chose the one that was better supported by most indices</w:t>
      </w:r>
      <w:r w:rsidR="004158C1">
        <w:t xml:space="preserve"> (ref </w:t>
      </w:r>
      <w:proofErr w:type="spellStart"/>
      <w:r w:rsidR="004158C1">
        <w:t>nbclust</w:t>
      </w:r>
      <w:proofErr w:type="spellEnd"/>
      <w:r w:rsidR="004158C1">
        <w:t>)</w:t>
      </w:r>
      <w:r w:rsidR="000B54CC">
        <w:t xml:space="preserve">.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 (Velasco-</w:t>
      </w:r>
      <w:proofErr w:type="spellStart"/>
      <w:r w:rsidR="000B54CC">
        <w:t>Murguía</w:t>
      </w:r>
      <w:proofErr w:type="spellEnd"/>
      <w:r w:rsidR="000B54CC">
        <w:t xml:space="preserve"> et al., 2021). In general, </w:t>
      </w:r>
      <w:r w:rsidR="00B47729">
        <w:t xml:space="preserve">immediately after croplands </w:t>
      </w:r>
      <w:r w:rsidR="002647BE">
        <w:t xml:space="preserve">are abandoned, </w:t>
      </w:r>
      <w:r w:rsidR="000B54CC">
        <w:t xml:space="preserve">TMCFs </w:t>
      </w:r>
      <w:r w:rsidR="00B47729">
        <w:t xml:space="preserve">naturally regenerate showing an </w:t>
      </w:r>
      <w:r w:rsidR="000B54CC">
        <w:t>increase in tree density, height, and basal area. Over time, tree height and basal area continue to increase but stem density decreases</w:t>
      </w:r>
      <w:r w:rsidR="006B11BE">
        <w:t xml:space="preserve">, </w:t>
      </w:r>
      <w:r w:rsidR="00755C5C">
        <w:t>representing a transition from young to mature forest</w:t>
      </w:r>
      <w:r w:rsidR="006B11BE">
        <w:t xml:space="preserve"> that occurs around </w:t>
      </w:r>
      <w:r w:rsidR="000B54CC">
        <w:t xml:space="preserve">50 years after disturbance (del Castillo, 2015). 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0B54CC">
        <w:t xml:space="preserve">, </w:t>
      </w:r>
      <w:r w:rsidR="00D842B3" w:rsidRPr="00D842B3">
        <w:rPr>
          <w:highlight w:val="yellow"/>
        </w:rPr>
        <w:t>DESCRIPTION</w:t>
      </w:r>
      <w:r w:rsidR="00D842B3">
        <w:t xml:space="preserve">; </w:t>
      </w:r>
      <w:r w:rsidR="000B54CC">
        <w:t>cluster two as young forest,</w:t>
      </w:r>
      <w:r w:rsidR="00D842B3">
        <w:t xml:space="preserve"> </w:t>
      </w:r>
      <w:r w:rsidR="00D842B3" w:rsidRPr="00D842B3">
        <w:rPr>
          <w:highlight w:val="yellow"/>
        </w:rPr>
        <w:t>DESCRIPTION</w:t>
      </w:r>
      <w:r w:rsidR="00D842B3">
        <w:t>;</w:t>
      </w:r>
      <w:r w:rsidR="000B54CC">
        <w:t xml:space="preserve"> and cluster three as mature forest</w:t>
      </w:r>
      <w:r w:rsidR="00D842B3">
        <w:t xml:space="preserve">, </w:t>
      </w:r>
      <w:r w:rsidR="00D842B3" w:rsidRPr="00D842B3">
        <w:rPr>
          <w:highlight w:val="yellow"/>
        </w:rPr>
        <w:t>DESCRIPTION</w:t>
      </w:r>
      <w:r w:rsidR="000B54CC">
        <w:t xml:space="preserve">. </w:t>
      </w:r>
      <w:r w:rsidR="00755C5C">
        <w:t xml:space="preserve">We would like to acknowledge </w:t>
      </w:r>
      <w:r w:rsidR="000B54CC">
        <w:t>that forest succession is a continuum and a complex process</w:t>
      </w:r>
      <w:r w:rsidR="00755C5C">
        <w:t xml:space="preserve"> (REFS)</w:t>
      </w:r>
      <w:r w:rsidR="000B54CC">
        <w:t xml:space="preserve">. Here, </w:t>
      </w:r>
      <w:r w:rsidR="00755C5C">
        <w:t xml:space="preserve">however, </w:t>
      </w:r>
      <w:r w:rsidR="000B54CC">
        <w:t>we classified forest succession in discrete categories as a methodological approach conducted for the sake of the analysis. This approach has proven to be useful for understanding forest ecosystem dynamics elsewhere (CITAS).</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956FD46"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rsidRPr="00296D9D">
        <w:rPr>
          <w:i/>
          <w:iCs/>
        </w:rPr>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proofErr w:type="spellStart"/>
      <w:r w:rsidR="00FC20BA" w:rsidRPr="00542864">
        <w:rPr>
          <w:highlight w:val="yellow"/>
        </w:rPr>
        <w:t>XPerfectoXVandermeerXEtc</w:t>
      </w:r>
      <w:proofErr w:type="spellEnd"/>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4C17D5">
            <w:pPr>
              <w:jc w:val="right"/>
            </w:pPr>
            <w:r>
              <w:t>(5)</w:t>
            </w:r>
          </w:p>
        </w:tc>
      </w:tr>
    </w:tbl>
    <w:p w14:paraId="646A2222" w14:textId="77777777" w:rsidR="00FC20BA" w:rsidRDefault="00FC20BA" w:rsidP="00E11D6D"/>
    <w:p w14:paraId="0D4B37E1" w14:textId="36E8F3EC"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proofErr w:type="spellStart"/>
      <w:r w:rsidR="00A40048">
        <w:rPr>
          <w:rStyle w:val="textlayer--absolute"/>
          <w:rFonts w:cstheme="minorHAnsi"/>
        </w:rPr>
        <w:t>Jardel-Pelaez</w:t>
      </w:r>
      <w:proofErr w:type="spellEnd"/>
      <w:r w:rsidR="00A40048">
        <w:rPr>
          <w:rStyle w:val="textlayer--absolute"/>
          <w:rFonts w:cstheme="minorHAnsi"/>
        </w:rPr>
        <w:t>, et al., 2014</w:t>
      </w:r>
      <w:r w:rsidR="00521D5D">
        <w:rPr>
          <w:rStyle w:val="textlayer--absolute"/>
          <w:rFonts w:cstheme="minorHAnsi"/>
        </w:rPr>
        <w:t xml:space="preserve">; </w:t>
      </w:r>
      <w:proofErr w:type="spellStart"/>
      <w:r w:rsidR="00521D5D">
        <w:rPr>
          <w:rStyle w:val="textlayer--absolute"/>
          <w:rFonts w:cstheme="minorHAnsi"/>
        </w:rPr>
        <w:t>Scatena</w:t>
      </w:r>
      <w:proofErr w:type="spellEnd"/>
      <w:r w:rsidR="00521D5D">
        <w:rPr>
          <w:rStyle w:val="textlayer--absolute"/>
          <w:rFonts w:cstheme="minorHAnsi"/>
        </w:rPr>
        <w:t xml:space="preserve">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3D44CA2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representing fairly homogeneous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area of 1 ha. </w:t>
      </w:r>
      <w:r w:rsidR="00C61CDB">
        <w:t>Thus, most of the values</w:t>
      </w:r>
      <w:r w:rsidR="007305F7">
        <w:t xml:space="preserve"> </w:t>
      </w:r>
      <w:r w:rsidR="00C61CDB">
        <w:t xml:space="preserve">given </w:t>
      </w:r>
      <w:r w:rsidR="007305F7">
        <w:t>at site level are averages of values found at</w:t>
      </w:r>
      <w:r w:rsidR="00C61CDB">
        <w:t xml:space="preserve"> the</w:t>
      </w:r>
      <w:r w:rsidR="007305F7">
        <w:t xml:space="preserve"> plot level.</w:t>
      </w:r>
      <w:r w:rsidR="00C61CDB">
        <w:t xml:space="preserve"> </w:t>
      </w:r>
      <w:r w:rsidR="003E41BA" w:rsidRPr="003E41BA">
        <w:t xml:space="preserve">Both questions </w:t>
      </w:r>
      <w:r w:rsidR="003E41BA">
        <w:t>one</w:t>
      </w:r>
      <w:r w:rsidR="003E41BA" w:rsidRPr="003E41BA">
        <w:t xml:space="preserve"> and </w:t>
      </w:r>
      <w:r w:rsidR="003E41BA">
        <w:t>two</w:t>
      </w:r>
      <w:r w:rsidR="003E41BA" w:rsidRPr="003E41BA">
        <w:t xml:space="preserve"> make use of plot-level and site-level data.</w:t>
      </w:r>
      <w:r w:rsidR="003E41BA">
        <w:t xml:space="preserve"> </w:t>
      </w:r>
      <w:r w:rsidR="00FE4F79">
        <w:t>However, b</w:t>
      </w:r>
      <w:r w:rsidR="008C58D6" w:rsidRPr="008C58D6">
        <w:t>ecause question three is concerned with patterns at larger scales</w:t>
      </w:r>
      <w:r w:rsidR="00FE4F79">
        <w:t xml:space="preserve"> </w:t>
      </w:r>
      <w:r w:rsidR="00FE4F79" w:rsidRPr="008C58D6">
        <w:t>(landscape to regional)</w:t>
      </w:r>
      <w:r w:rsidR="008C58D6" w:rsidRPr="008C58D6">
        <w:t>, it is the only one we answered with analyses carried out solely at the site level.</w:t>
      </w:r>
      <w:r w:rsidR="008C58D6">
        <w:t xml:space="preserve">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56B86AB3"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different siz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 (</w:t>
      </w:r>
      <w:proofErr w:type="spellStart"/>
      <w:r w:rsidR="0086797F">
        <w:t>asner</w:t>
      </w:r>
      <w:proofErr w:type="spellEnd"/>
      <w:r w:rsidR="0086797F">
        <w:t xml:space="preserve">), in others, </w:t>
      </w:r>
      <w:r w:rsidR="003E71B7">
        <w:t xml:space="preserve">basal area and </w:t>
      </w:r>
      <w:r w:rsidR="0086797F">
        <w:t>the density of very large trees play</w:t>
      </w:r>
      <w:r w:rsidR="006A2513">
        <w:t xml:space="preserve"> </w:t>
      </w:r>
      <w:r w:rsidR="0086797F">
        <w:t>a larger role in explaining AGB distribution (</w:t>
      </w:r>
      <w:proofErr w:type="spellStart"/>
      <w:r w:rsidR="0086797F">
        <w:t>cuni</w:t>
      </w:r>
      <w:proofErr w:type="spellEnd"/>
      <w:r w:rsidR="0086797F">
        <w:t>).</w:t>
      </w:r>
      <w:r w:rsidR="00A80A61">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and visualized them fitting locally weighted regression (loess) curves</w:t>
      </w:r>
      <w:r w:rsidR="00CD7633">
        <w:t xml:space="preserve"> 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04159ACC" w:rsidR="00530B74" w:rsidRDefault="00530B74" w:rsidP="00530B74">
      <w:r>
        <w:t xml:space="preserve">To understand the relationship between AGB and tree diversity in TMCF, we performed a series of </w:t>
      </w:r>
      <w:r w:rsidR="00FC50E2">
        <w:t>linear</w:t>
      </w:r>
      <w:r>
        <w:t xml:space="preserve"> regression analys</w:t>
      </w:r>
      <w:r w:rsidR="00855752">
        <w:t>e</w:t>
      </w:r>
      <w:r>
        <w:t>s.</w:t>
      </w:r>
      <w:r w:rsidR="00731F8B">
        <w:t xml:space="preserve"> W</w:t>
      </w:r>
      <w:r w:rsidR="00FC50E2">
        <w:t xml:space="preserve">e log-transformed </w:t>
      </w:r>
      <w:r w:rsidR="00731F8B">
        <w:t>AGB given it is not normally distributed in our dataset and</w:t>
      </w:r>
      <w:r>
        <w:t xml:space="preserve"> assessed </w:t>
      </w:r>
      <w:r w:rsidR="00731F8B">
        <w:t>its relationship with</w:t>
      </w:r>
      <w:r>
        <w:t xml:space="preserve"> diversity using Shannon diversity index (H) and species richness (S) in TMCF </w:t>
      </w:r>
      <w:r w:rsidR="00BC1BA6">
        <w:t>p</w:t>
      </w:r>
      <w:r w:rsidR="000C1737">
        <w:t xml:space="preserve">lots (n= 160) </w:t>
      </w:r>
      <w:r w:rsidR="00BC1BA6">
        <w:t xml:space="preserve">and sites (n = 40) </w:t>
      </w:r>
      <w:r>
        <w:t xml:space="preserve">fitting </w:t>
      </w:r>
      <w:r w:rsidR="00731F8B">
        <w:t>linear regressions</w:t>
      </w:r>
      <w:r>
        <w:t xml:space="preserve">.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as some studies have shown </w:t>
      </w:r>
      <w:r w:rsidR="00B53E7F">
        <w:t xml:space="preserve">e.g., </w:t>
      </w:r>
      <w:r w:rsidR="00BC1BA6">
        <w:t xml:space="preserve">Porter), 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6831610E"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r w:rsidR="001715F4">
        <w:t xml:space="preserve">similar </w:t>
      </w:r>
      <w:r>
        <w:t xml:space="preserve">to </w:t>
      </w:r>
      <w:proofErr w:type="spellStart"/>
      <w:r>
        <w:t>Tredennick</w:t>
      </w:r>
      <w:proofErr w:type="spellEnd"/>
      <w:r>
        <w:t xml:space="preserve">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1F65D977" w14:textId="3C04E52F" w:rsidR="00CE29E1" w:rsidRPr="00FD0D17" w:rsidRDefault="00CE29E1">
      <w:pPr>
        <w:rPr>
          <w:i/>
          <w:iCs/>
        </w:rPr>
      </w:pPr>
      <w:r>
        <w:rPr>
          <w:b/>
          <w:bCs/>
        </w:rPr>
        <w:tab/>
      </w:r>
      <w:r w:rsidR="007E5FEF" w:rsidRPr="00FD0D17">
        <w:rPr>
          <w:i/>
          <w:iCs/>
        </w:rPr>
        <w:t xml:space="preserve">AGB </w:t>
      </w:r>
      <w:r w:rsidR="00F30F93">
        <w:rPr>
          <w:i/>
          <w:iCs/>
        </w:rPr>
        <w:t>magnitude and distribution</w:t>
      </w:r>
      <w:r w:rsidR="007E5FEF" w:rsidRPr="00FD0D17">
        <w:rPr>
          <w:i/>
          <w:iCs/>
        </w:rPr>
        <w:t xml:space="preserve"> in</w:t>
      </w:r>
      <w:r w:rsidR="002B6B04" w:rsidRPr="00FD0D17">
        <w:rPr>
          <w:i/>
          <w:iCs/>
        </w:rPr>
        <w:t xml:space="preserve"> TMCF</w:t>
      </w:r>
      <w:r w:rsidR="00F30F93">
        <w:rPr>
          <w:i/>
          <w:iCs/>
        </w:rPr>
        <w:t xml:space="preserve"> in the NMO</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a large proportion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a large proportion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00CF6B66" w14:textId="524CDEA5" w:rsidR="00F30F93" w:rsidRPr="002D07BE" w:rsidRDefault="00F30F93" w:rsidP="00F30F93">
      <w:pPr>
        <w:rPr>
          <w:i/>
          <w:iCs/>
        </w:rPr>
      </w:pPr>
      <w:r>
        <w:tab/>
      </w:r>
      <w:r w:rsidRPr="002D07BE">
        <w:rPr>
          <w:i/>
          <w:iCs/>
        </w:rPr>
        <w:t xml:space="preserve">Relationship between AGB and </w:t>
      </w:r>
      <w:r w:rsidR="002D07BE" w:rsidRPr="002D07BE">
        <w:rPr>
          <w:i/>
          <w:iCs/>
        </w:rPr>
        <w:t>t</w:t>
      </w:r>
      <w:r w:rsidRPr="002D07BE">
        <w:rPr>
          <w:i/>
          <w:iCs/>
        </w:rPr>
        <w:t xml:space="preserve">ree </w:t>
      </w:r>
      <w:r w:rsidR="002D07BE" w:rsidRPr="002D07BE">
        <w:rPr>
          <w:i/>
          <w:iCs/>
        </w:rPr>
        <w:t>d</w:t>
      </w:r>
      <w:r w:rsidRPr="002D07BE">
        <w:rPr>
          <w:i/>
          <w:iCs/>
        </w:rPr>
        <w:t xml:space="preserve">iversity </w:t>
      </w:r>
    </w:p>
    <w:p w14:paraId="15EB5959" w14:textId="77741DBF" w:rsidR="00F30F93" w:rsidRDefault="00F30F93" w:rsidP="00FE0B41">
      <w:r>
        <w:t xml:space="preserve">We found a total of 148 tree species in the region, being </w:t>
      </w:r>
      <w:r w:rsidRPr="00620EF1">
        <w:rPr>
          <w:i/>
          <w:iCs/>
        </w:rPr>
        <w:t>Quercus</w:t>
      </w:r>
      <w:r>
        <w:t xml:space="preserve">, </w:t>
      </w:r>
      <w:proofErr w:type="spellStart"/>
      <w:r w:rsidRPr="00620EF1">
        <w:rPr>
          <w:i/>
          <w:iCs/>
        </w:rPr>
        <w:t>Saurauia</w:t>
      </w:r>
      <w:proofErr w:type="spellEnd"/>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w:t>
      </w:r>
      <w:r w:rsidR="00B81BAE">
        <w:t>2 and near 0.3 when AGB is log-transformed</w:t>
      </w:r>
      <w:r>
        <w:t xml:space="preserve"> (</w:t>
      </w:r>
      <w:r w:rsidRPr="00666CEE">
        <w:rPr>
          <w:highlight w:val="cyan"/>
        </w:rPr>
        <w:t>Figure S2</w:t>
      </w:r>
      <w:r>
        <w:t xml:space="preserve">). </w:t>
      </w:r>
      <w:r w:rsidR="00AC03C9">
        <w:t>We tested how AGB changes in relation to tree diversity u</w:t>
      </w:r>
      <w:r>
        <w:t>sing Shannon diversity index (H) and species richness (S)</w:t>
      </w:r>
      <w:r w:rsidR="00AC03C9">
        <w:t xml:space="preserve">. Our results show </w:t>
      </w:r>
      <w:r>
        <w:t xml:space="preserve">that </w:t>
      </w:r>
      <w:r w:rsidR="00B54EE7">
        <w:t xml:space="preserve">at site level </w:t>
      </w:r>
      <w:r w:rsidR="00FE0B41">
        <w:t xml:space="preserve">neither </w:t>
      </w:r>
      <w:r w:rsidR="00B54EE7">
        <w:t xml:space="preserve">H </w:t>
      </w:r>
      <w:r w:rsidR="00FE0B41">
        <w:t xml:space="preserve">nor S </w:t>
      </w:r>
      <w:r w:rsidR="00E547BC">
        <w:t>have a clear relationship with AGB</w:t>
      </w:r>
      <w:r w:rsidR="00FE0B41">
        <w:t>, even when log-transforming AGB (</w:t>
      </w:r>
      <w:r w:rsidR="00FE0B41" w:rsidRPr="00A95160">
        <w:rPr>
          <w:highlight w:val="cyan"/>
        </w:rPr>
        <w:t>Figure 5a and 5b</w:t>
      </w:r>
      <w:r w:rsidR="00FE0B41">
        <w:t>), and none of the linear regressions are statistically significant</w:t>
      </w:r>
      <w:r w:rsidR="00E547BC">
        <w:t xml:space="preserve">. </w:t>
      </w:r>
      <w:r>
        <w:t xml:space="preserve">When we analyzed the relationship between AGB and tree diversity at plot level, we found a </w:t>
      </w:r>
      <w:r w:rsidR="00FE0B41">
        <w:t xml:space="preserve">slightly </w:t>
      </w:r>
      <w:r w:rsidR="001C0375">
        <w:t xml:space="preserve">clearer </w:t>
      </w:r>
      <w:r w:rsidR="00FE0B41">
        <w:t xml:space="preserve">positive </w:t>
      </w:r>
      <w:r w:rsidR="001C0375">
        <w:t>relationship</w:t>
      </w:r>
      <w:r w:rsidR="00FE0B41">
        <w:t>, especially when using S</w:t>
      </w:r>
      <w:r>
        <w:t xml:space="preserve">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 xml:space="preserve">In both cases, </w:t>
      </w:r>
      <w:r w:rsidR="00F61F99">
        <w:t xml:space="preserve">AGB slightly increases with </w:t>
      </w:r>
      <w:r w:rsidR="001C0375">
        <w:t>tree diversity</w:t>
      </w:r>
      <w:r w:rsidR="00F61F99">
        <w:t xml:space="preserve"> showing statistically significant linear regressions when AGB is log-transformed, although the R</w:t>
      </w:r>
      <w:r w:rsidR="00F61F99" w:rsidRPr="00F61F99">
        <w:rPr>
          <w:vertAlign w:val="superscript"/>
        </w:rPr>
        <w:t>2</w:t>
      </w:r>
      <w:r w:rsidR="00F61F99">
        <w:t xml:space="preserve"> in both cases is low.</w:t>
      </w:r>
      <w:r w:rsidR="001C0375">
        <w:t xml:space="preserve"> </w:t>
      </w:r>
      <w:r w:rsidR="00F61F99">
        <w:t xml:space="preserve">Despite we were expecting a clearer trend </w:t>
      </w:r>
      <w:r w:rsidR="001C0375">
        <w:t xml:space="preserve">between </w:t>
      </w:r>
      <w:r w:rsidR="00D311D0">
        <w:t>AGB and tree diversity over different successional stages</w:t>
      </w:r>
      <w:r w:rsidR="00F61F99">
        <w:t xml:space="preserve">, all three successional stages show wide variation in </w:t>
      </w:r>
      <w:r w:rsidR="005754B8">
        <w:t>H and S</w:t>
      </w:r>
      <w:r w:rsidR="00D311D0">
        <w:t xml:space="preserve">. </w:t>
      </w:r>
      <w:r>
        <w:t xml:space="preserve">Thus, sites with a larger composition of mature forests show greater AGB but not necessarily greater tree diversity, suggesting these two variables follow slightly different trends in forest-agriculture mosaics. </w:t>
      </w:r>
    </w:p>
    <w:p w14:paraId="6296A8B7" w14:textId="1D14A029" w:rsidR="007E5FEF" w:rsidRDefault="002B6B04">
      <w:pPr>
        <w:rPr>
          <w:i/>
          <w:iCs/>
        </w:rPr>
      </w:pPr>
      <w:r>
        <w:tab/>
      </w:r>
      <w:r w:rsidR="00464F8A">
        <w:rPr>
          <w:i/>
          <w:iCs/>
        </w:rPr>
        <w:t>Patterns of AGB along land-use and environmental gradients</w:t>
      </w:r>
      <w:r w:rsidRPr="00FD0D17">
        <w:rPr>
          <w:i/>
          <w:iCs/>
        </w:rPr>
        <w:t xml:space="preserve"> </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0E9DF345" w14:textId="77777777" w:rsidR="00AF10AD" w:rsidRDefault="00066D9B" w:rsidP="00AF10AD">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r w:rsidR="001860BC">
        <w:t>large amounts of AGB</w:t>
      </w:r>
      <w:r w:rsidR="00684125">
        <w:t xml:space="preserve"> </w:t>
      </w:r>
      <w:r w:rsidR="001860BC">
        <w:t xml:space="preserve">have </w:t>
      </w:r>
      <w:r w:rsidR="000338C9">
        <w:t xml:space="preserve">also </w:t>
      </w:r>
      <w:r w:rsidR="001860BC">
        <w:t xml:space="preserve">been estimated in </w:t>
      </w:r>
      <w:r w:rsidR="001C7010">
        <w:t>tropical mountain</w:t>
      </w:r>
      <w:r w:rsidR="001860BC">
        <w:t>s</w:t>
      </w:r>
      <w:r w:rsidR="001F1ECC">
        <w:t xml:space="preserve"> (Refs)</w:t>
      </w:r>
      <w:r w:rsidR="000338C9">
        <w:t>.</w:t>
      </w:r>
      <w:r w:rsidR="003A2A14">
        <w:t xml:space="preserve"> </w:t>
      </w:r>
      <w:r w:rsidR="00E97970">
        <w:t>In Mexico, TMCF cover</w:t>
      </w:r>
      <w:r w:rsidR="00684125">
        <w:t>s</w:t>
      </w:r>
      <w:r w:rsidR="00E97970">
        <w:t xml:space="preserve"> 1.8 million hectares</w:t>
      </w:r>
      <w:r w:rsidR="00081A96">
        <w:t>,</w:t>
      </w:r>
      <w:r w:rsidR="00E97970">
        <w:t xml:space="preserve"> representing </w:t>
      </w:r>
      <w:r w:rsidR="000405C7">
        <w:t>5</w:t>
      </w:r>
      <w:r w:rsidR="00E97970">
        <w:t xml:space="preserve">% of </w:t>
      </w:r>
      <w:r w:rsidR="000405C7">
        <w:t xml:space="preserve">the </w:t>
      </w:r>
      <w:r w:rsidR="00E97970">
        <w:t>total forest area</w:t>
      </w:r>
      <w:r w:rsidR="000405C7">
        <w:t xml:space="preserve"> in the country</w:t>
      </w:r>
      <w:r w:rsidR="00B51B36">
        <w:t xml:space="preserve"> (CONAFOR)</w:t>
      </w:r>
      <w:r w:rsidR="00E97970">
        <w:t>.</w:t>
      </w:r>
      <w:r w:rsidR="000405C7">
        <w:t xml:space="preserve"> Although undoubtedly relevant,</w:t>
      </w:r>
      <w:r w:rsidR="00081A96">
        <w:t xml:space="preserve"> AGB has not been</w:t>
      </w:r>
      <w:r w:rsidR="000405C7">
        <w:t xml:space="preserve"> thoroughly studied</w:t>
      </w:r>
      <w:r w:rsidR="000405C7" w:rsidRPr="000405C7">
        <w:t xml:space="preserve"> </w:t>
      </w:r>
      <w:r w:rsidR="000405C7">
        <w:t>in th</w:t>
      </w:r>
      <w:r w:rsidR="00684125">
        <w:t>is ecosystem</w:t>
      </w:r>
      <w:r w:rsidR="00063D2B">
        <w:t xml:space="preserve">. </w:t>
      </w:r>
      <w:r w:rsidR="00AF10AD">
        <w:t xml:space="preserve">Using the Mexican FI data collected from 2009 to 2014, we estimated AGB in a TMCF region in southern Mexico to understand the magnitude and distribution of AGB in these forests, as well as its relationship to tree diversity, environmental factors, and land use. We focused on the NMO, which harbors the largest and most continuous area of TMCF in the country, and where forest conservation is considered a critical priority </w:t>
      </w:r>
      <w:r w:rsidR="00AF10AD">
        <w:fldChar w:fldCharType="begin" w:fldLock="1"/>
      </w:r>
      <w:r w:rsidR="00AF10AD">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Meave, González-Espinosa, &amp; Ramírez-Marcial, 2011)","plainTextFormattedCitation":"(Toledo-Aceves, Meave, González-Espinosa, &amp; Ramírez-Marcial, 2011)","previouslyFormattedCitation":"(Toledo-Aceves, Meave, González-Espinosa, &amp; Ramírez-Marcial, 2011)"},"properties":{"noteIndex":0},"schema":"https://github.com/citation-style-language/schema/raw/master/csl-citation.json"}</w:instrText>
      </w:r>
      <w:r w:rsidR="00AF10AD">
        <w:fldChar w:fldCharType="separate"/>
      </w:r>
      <w:r w:rsidR="00AF10AD" w:rsidRPr="00143A5C">
        <w:rPr>
          <w:noProof/>
        </w:rPr>
        <w:t>(Toledo-Aceves, Meave, González-Espinosa, &amp; Ramírez-Marcial, 2011)</w:t>
      </w:r>
      <w:r w:rsidR="00AF10AD">
        <w:fldChar w:fldCharType="end"/>
      </w:r>
      <w:r w:rsidR="00AF10AD">
        <w:t>.</w:t>
      </w:r>
    </w:p>
    <w:p w14:paraId="18E7C5DA" w14:textId="77777777" w:rsidR="00AF10AD" w:rsidRDefault="00475D0D" w:rsidP="00AF10AD">
      <w:pPr>
        <w:ind w:firstLine="720"/>
      </w:pPr>
      <w:r>
        <w:t xml:space="preserve">The magnitude of </w:t>
      </w:r>
      <w:r w:rsidR="00791583">
        <w:t xml:space="preserve">AGB </w:t>
      </w:r>
      <w:r w:rsidR="00B51B36">
        <w:t xml:space="preserve">across </w:t>
      </w:r>
      <w:r w:rsidR="00063D2B">
        <w:t>TMCF</w:t>
      </w:r>
      <w:r w:rsidR="00906673">
        <w:t xml:space="preserve"> around the globe</w:t>
      </w:r>
      <w:r w:rsidR="00063D2B">
        <w:t xml:space="preserve"> </w:t>
      </w:r>
      <w:r w:rsidR="00E429D2">
        <w:t>ranges</w:t>
      </w:r>
      <w:r w:rsidR="003D2AD7">
        <w:t xml:space="preserve"> from 77 to 785 Mg ha</w:t>
      </w:r>
      <w:r w:rsidR="003D2AD7" w:rsidRPr="003D2AD7">
        <w:rPr>
          <w:vertAlign w:val="superscript"/>
        </w:rPr>
        <w:t>-1</w:t>
      </w:r>
      <w:r w:rsidR="003D2AD7">
        <w:t xml:space="preserve"> </w:t>
      </w:r>
      <w:r w:rsidR="003D2AD7">
        <w:fldChar w:fldCharType="begin" w:fldLock="1"/>
      </w:r>
      <w:r w:rsidR="003D2AD7">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plainTextFormattedCitation":"(Spracklen &amp; Righelato, 2014)"},"properties":{"noteIndex":0},"schema":"https://github.com/citation-style-language/schema/raw/master/csl-citation.json"}</w:instrText>
      </w:r>
      <w:r w:rsidR="003D2AD7">
        <w:fldChar w:fldCharType="separate"/>
      </w:r>
      <w:r w:rsidR="003D2AD7" w:rsidRPr="003D2AD7">
        <w:rPr>
          <w:noProof/>
        </w:rPr>
        <w:t>(Spracklen &amp; Righelato, 2014)</w:t>
      </w:r>
      <w:r w:rsidR="003D2AD7">
        <w:fldChar w:fldCharType="end"/>
      </w:r>
      <w:r w:rsidR="00E429D2">
        <w:t xml:space="preserve">. This wide range stems </w:t>
      </w:r>
      <w:r w:rsidR="0043692A">
        <w:t xml:space="preserve">mainly </w:t>
      </w:r>
      <w:r w:rsidR="00E429D2">
        <w:t xml:space="preserve">from </w:t>
      </w:r>
      <w:r w:rsidR="00CC172B">
        <w:t xml:space="preserve">the natural variation </w:t>
      </w:r>
      <w:r w:rsidR="00063D2B">
        <w:t xml:space="preserve">found </w:t>
      </w:r>
      <w:r w:rsidR="00CC172B">
        <w:t>in this ecosystem</w:t>
      </w:r>
      <w:r w:rsidR="0043692A">
        <w:t>,</w:t>
      </w:r>
      <w:r w:rsidR="00CC172B">
        <w:t xml:space="preserve"> </w:t>
      </w:r>
      <w:r w:rsidR="00E429D2">
        <w:t xml:space="preserve">but </w:t>
      </w:r>
      <w:r w:rsidR="00204376">
        <w:t xml:space="preserve">part of it </w:t>
      </w:r>
      <w:r w:rsidR="00E429D2">
        <w:t>can also be attributed</w:t>
      </w:r>
      <w:r w:rsidR="00CC172B">
        <w:t xml:space="preserve"> </w:t>
      </w:r>
      <w:r w:rsidR="00E429D2">
        <w:t>t</w:t>
      </w:r>
      <w:r w:rsidR="00CC172B">
        <w:t xml:space="preserve">o methodological approaches </w:t>
      </w:r>
      <w:r w:rsidR="00063D2B">
        <w:t>for</w:t>
      </w:r>
      <w:r w:rsidR="00CC172B">
        <w:t xml:space="preserve"> estimating AGB</w:t>
      </w:r>
      <w:r w:rsidR="00063D2B">
        <w:t>.</w:t>
      </w:r>
      <w:r w:rsidR="00CC172B">
        <w:t xml:space="preserve"> </w:t>
      </w:r>
      <w:r w:rsidR="00204376">
        <w:t xml:space="preserve">Natural variation in AGB is given </w:t>
      </w:r>
      <w:r w:rsidR="00F45770">
        <w:t xml:space="preserve">by </w:t>
      </w:r>
      <w:r w:rsidR="00105230">
        <w:t>forest</w:t>
      </w:r>
      <w:r w:rsidR="00791583">
        <w:t xml:space="preserve"> composition and environmental variables such as elevation, precipitation, and soil nutrients</w:t>
      </w:r>
      <w:r w:rsidR="0043692A">
        <w:t xml:space="preserve">, </w:t>
      </w:r>
      <w:r w:rsidR="00791583">
        <w:t>the age of forest stands as well as the effect of forest management and the amount of forest disturbance present in each site</w:t>
      </w:r>
      <w:r w:rsidR="00383B1B">
        <w:t xml:space="preserve"> </w:t>
      </w:r>
      <w:r w:rsidR="00791583">
        <w:t xml:space="preserve">(refs). </w:t>
      </w:r>
      <w:r w:rsidR="0043692A">
        <w:t xml:space="preserve">Additionally, methodological decisions can also </w:t>
      </w:r>
      <w:r w:rsidR="00F437F8">
        <w:t>increase</w:t>
      </w:r>
      <w:r w:rsidR="0043692A">
        <w:t xml:space="preserve"> </w:t>
      </w:r>
      <w:r w:rsidR="00F437F8">
        <w:t>the variation found in AGB estimates</w:t>
      </w:r>
      <w:r w:rsidR="00B235AB">
        <w:t xml:space="preserve">. </w:t>
      </w:r>
      <w:r w:rsidR="006E21FC">
        <w:t xml:space="preserve">For instance, </w:t>
      </w:r>
      <w:r w:rsidR="003B21BB">
        <w:t xml:space="preserve">different </w:t>
      </w:r>
      <w:r w:rsidR="006E21FC">
        <w:t xml:space="preserve">fieldwork </w:t>
      </w:r>
      <w:r w:rsidR="00B235AB">
        <w:t>sampling design</w:t>
      </w:r>
      <w:r w:rsidR="003B21BB">
        <w:t>s</w:t>
      </w:r>
      <w:r w:rsidR="006E21FC">
        <w:t xml:space="preserve">, including </w:t>
      </w:r>
      <w:r w:rsidR="00B235AB">
        <w:t>the size and location of plots</w:t>
      </w:r>
      <w:r w:rsidR="006E21FC">
        <w:t xml:space="preserve">, </w:t>
      </w:r>
      <w:r w:rsidR="003B21BB">
        <w:t>and</w:t>
      </w:r>
      <w:r w:rsidR="00020208">
        <w:t xml:space="preserve"> allometric equation</w:t>
      </w:r>
      <w:r w:rsidR="003B21BB">
        <w:t>s</w:t>
      </w:r>
      <w:r w:rsidR="00020208">
        <w:t xml:space="preserve"> selected to estimate AGB</w:t>
      </w:r>
      <w:r w:rsidR="003B21BB">
        <w:t xml:space="preserve"> </w:t>
      </w:r>
      <w:r w:rsidR="006E21FC">
        <w:t xml:space="preserve">may yield slightly different </w:t>
      </w:r>
      <w:r w:rsidR="00020208">
        <w:t>results</w:t>
      </w:r>
      <w:r w:rsidR="007972D3">
        <w:t xml:space="preserve"> (refs)</w:t>
      </w:r>
      <w:r w:rsidR="00020208">
        <w:t>.</w:t>
      </w:r>
      <w:r w:rsidR="007972D3">
        <w:t xml:space="preserve"> </w:t>
      </w:r>
      <w:r w:rsidR="007972D3">
        <w:t xml:space="preserve">Here, we approached these challenges by (1) analyzing AGB patterns across environmental gradients, (2) calculating the successional stage of all plots analyzed, (3) using a structured </w:t>
      </w:r>
      <w:r w:rsidR="00834CC0">
        <w:t xml:space="preserve">nested </w:t>
      </w:r>
      <w:r w:rsidR="007972D3">
        <w:t>sampling design to avoid biases during the establishment of plots</w:t>
      </w:r>
      <w:r w:rsidR="00834CC0">
        <w:t xml:space="preserve">, </w:t>
      </w:r>
      <w:r w:rsidR="007972D3">
        <w:t xml:space="preserve">cover a wide spectrum of </w:t>
      </w:r>
      <w:r w:rsidR="003B21BB">
        <w:t>locations</w:t>
      </w:r>
      <w:r w:rsidR="007972D3">
        <w:t xml:space="preserve">, </w:t>
      </w:r>
      <w:r w:rsidR="00834CC0">
        <w:t xml:space="preserve">and </w:t>
      </w:r>
      <w:r w:rsidR="00834CC0">
        <w:t>diminish scale-dependent errors</w:t>
      </w:r>
      <w:r w:rsidR="007972D3">
        <w:t>, and (</w:t>
      </w:r>
      <w:r w:rsidR="00834CC0">
        <w:t>4</w:t>
      </w:r>
      <w:r w:rsidR="007972D3">
        <w:t xml:space="preserve">) </w:t>
      </w:r>
      <w:r w:rsidR="00834CC0">
        <w:t>using allometric equations explicitly designed for the trees and ecosystem under study and, when specific equations were unavailable, complementing with a well-tested generic equation as well as considering error propagation in our final estimates</w:t>
      </w:r>
      <w:r w:rsidR="007972D3">
        <w:t>.</w:t>
      </w:r>
      <w:r w:rsidR="00AF10AD">
        <w:t xml:space="preserve"> </w:t>
      </w:r>
    </w:p>
    <w:p w14:paraId="65D6296B" w14:textId="10C01F97" w:rsidR="00464F8A" w:rsidRDefault="003357A6" w:rsidP="00464F8A">
      <w:pPr>
        <w:rPr>
          <w:i/>
          <w:iCs/>
        </w:rPr>
      </w:pPr>
      <w:r>
        <w:rPr>
          <w:i/>
          <w:iCs/>
        </w:rPr>
        <w:t xml:space="preserve">AGB </w:t>
      </w:r>
      <w:r>
        <w:rPr>
          <w:i/>
          <w:iCs/>
        </w:rPr>
        <w:t xml:space="preserve">in TMCF within the NMO is large and driven by basal area and the density of </w:t>
      </w:r>
      <w:proofErr w:type="gramStart"/>
      <w:r>
        <w:rPr>
          <w:i/>
          <w:iCs/>
        </w:rPr>
        <w:t>big trees</w:t>
      </w:r>
      <w:proofErr w:type="gramEnd"/>
      <w:r>
        <w:rPr>
          <w:i/>
          <w:iCs/>
        </w:rPr>
        <w:t xml:space="preserve"> </w:t>
      </w:r>
    </w:p>
    <w:p w14:paraId="14755BFB" w14:textId="11077312" w:rsidR="00EE645E" w:rsidRDefault="00990D49" w:rsidP="00464F8A">
      <w:r>
        <w:t xml:space="preserve">The </w:t>
      </w:r>
      <w:r w:rsidR="00AF10AD">
        <w:t>sites we studied</w:t>
      </w:r>
      <w:r w:rsidR="00F04680">
        <w:t xml:space="preserve"> </w:t>
      </w:r>
      <w:r w:rsidR="002C6FA3">
        <w:t>consist of</w:t>
      </w:r>
      <w:r w:rsidR="00AE59CA">
        <w:t xml:space="preserve"> heterogeneous landscapes where forest patches are interspersed with agricultural and grazing lands</w:t>
      </w:r>
      <w:r w:rsidR="00305E64">
        <w:t>, as commonly found in tropical forests (</w:t>
      </w:r>
      <w:proofErr w:type="spellStart"/>
      <w:r w:rsidR="004C17D5">
        <w:t>Malhi</w:t>
      </w:r>
      <w:proofErr w:type="spellEnd"/>
      <w:r w:rsidR="004C17D5">
        <w:t xml:space="preserve"> et al. </w:t>
      </w:r>
      <w:r w:rsidR="00975619">
        <w:t>2014, Gardner et al., 2009</w:t>
      </w:r>
      <w:r w:rsidR="00305E64">
        <w:t xml:space="preserve">). </w:t>
      </w:r>
      <w:r w:rsidR="00AE59CA">
        <w:t>Thus, sites show a variety of landscape compositions from those dominated by mature forest to those mostly covered by young fallows</w:t>
      </w:r>
      <w:r w:rsidR="00F04680">
        <w:t xml:space="preserve">, shifting agriculture, coffee farms, and grazing lands. </w:t>
      </w:r>
      <w:r w:rsidR="00A74D97">
        <w:t xml:space="preserve">Consequently, </w:t>
      </w:r>
      <w:r w:rsidR="00AE59CA">
        <w:t xml:space="preserve">AGB </w:t>
      </w:r>
      <w:r w:rsidR="008C6DB4">
        <w:t>values in the 40 sites studied are</w:t>
      </w:r>
      <w:r w:rsidR="00AE59CA">
        <w:t xml:space="preserve"> </w:t>
      </w:r>
      <w:r w:rsidR="00A74D97">
        <w:t xml:space="preserve">highly variable. </w:t>
      </w:r>
      <w:r w:rsidR="009B3484">
        <w:t xml:space="preserve">Average AGB </w:t>
      </w:r>
      <w:r>
        <w:t xml:space="preserve">is </w:t>
      </w:r>
      <w:r w:rsidRPr="001C6E1B">
        <w:rPr>
          <w:rFonts w:cstheme="minorHAnsi"/>
        </w:rPr>
        <w:t xml:space="preserve">137.49 </w:t>
      </w:r>
      <w:r>
        <w:rPr>
          <w:rFonts w:ascii="French Script MT" w:hAnsi="French Script MT"/>
        </w:rPr>
        <w:t>±</w:t>
      </w:r>
      <w:r>
        <w:t xml:space="preserve"> 121.29 Mg ha</w:t>
      </w:r>
      <w:r w:rsidRPr="003D324A">
        <w:rPr>
          <w:vertAlign w:val="superscript"/>
        </w:rPr>
        <w:t>-1</w:t>
      </w:r>
      <w:r w:rsidR="00A74D97">
        <w:t xml:space="preserve"> </w:t>
      </w:r>
      <w:r w:rsidR="00EA56E2">
        <w:t xml:space="preserve">falling </w:t>
      </w:r>
      <w:r w:rsidR="009A7289">
        <w:t xml:space="preserve">within the range found by </w:t>
      </w:r>
      <w:proofErr w:type="spellStart"/>
      <w:r w:rsidR="009A7289">
        <w:t>Spracklen</w:t>
      </w:r>
      <w:proofErr w:type="spellEnd"/>
      <w:r w:rsidR="009A7289">
        <w:t xml:space="preserve"> and </w:t>
      </w:r>
      <w:proofErr w:type="spellStart"/>
      <w:r w:rsidR="009A7289">
        <w:t>Righelto</w:t>
      </w:r>
      <w:proofErr w:type="spellEnd"/>
      <w:r w:rsidR="009A7289">
        <w:t xml:space="preserve"> (</w:t>
      </w:r>
      <w:r w:rsidR="00BF5C0C">
        <w:t>2014</w:t>
      </w:r>
      <w:r w:rsidR="009A7289">
        <w:t xml:space="preserve">) for </w:t>
      </w:r>
      <w:r w:rsidR="00EA56E2">
        <w:t>TMCF</w:t>
      </w:r>
      <w:r w:rsidR="00BF5C0C">
        <w:t xml:space="preserve"> around the globe</w:t>
      </w:r>
      <w:r w:rsidR="00AE7B70">
        <w:t>, although slightly lower than the average</w:t>
      </w:r>
      <w:r w:rsidR="00EA5890">
        <w:t xml:space="preserve"> value</w:t>
      </w:r>
      <w:r w:rsidR="00AE7B70">
        <w:t xml:space="preserve"> they report for this ecosystem in the neotropics</w:t>
      </w:r>
      <w:r w:rsidR="00EA56E2">
        <w:t xml:space="preserve"> </w:t>
      </w:r>
      <w:r w:rsidR="00AE7B70">
        <w:t>(247 Mg ha</w:t>
      </w:r>
      <w:r w:rsidR="00AE7B70" w:rsidRPr="003D324A">
        <w:rPr>
          <w:vertAlign w:val="superscript"/>
        </w:rPr>
        <w:t>-1</w:t>
      </w:r>
      <w:r w:rsidR="00AE7B70">
        <w:t xml:space="preserve">). In comparison to AGB estimates reported in pan-tropical maps, our results are in line with Santoro et </w:t>
      </w:r>
      <w:proofErr w:type="spellStart"/>
      <w:r w:rsidR="00AE7B70">
        <w:t>al’s</w:t>
      </w:r>
      <w:proofErr w:type="spellEnd"/>
      <w:r w:rsidR="00AE7B70">
        <w:t xml:space="preserve"> (2021) and </w:t>
      </w:r>
      <w:proofErr w:type="spellStart"/>
      <w:r w:rsidR="00AE7B70">
        <w:t>Avitabile</w:t>
      </w:r>
      <w:proofErr w:type="spellEnd"/>
      <w:r w:rsidR="00AE7B70">
        <w:t xml:space="preserve"> et </w:t>
      </w:r>
      <w:proofErr w:type="spellStart"/>
      <w:r w:rsidR="00AE7B70">
        <w:t>al’s</w:t>
      </w:r>
      <w:proofErr w:type="spellEnd"/>
      <w:r w:rsidR="00AE7B70">
        <w:t xml:space="preserve"> (2012) </w:t>
      </w:r>
      <w:r w:rsidR="00AF10AD">
        <w:t>values</w:t>
      </w:r>
      <w:r w:rsidR="00532710">
        <w:t xml:space="preserve"> for the region</w:t>
      </w:r>
      <w:r w:rsidR="00AE7B70">
        <w:t xml:space="preserve">, but lower than those in Saatchi et </w:t>
      </w:r>
      <w:proofErr w:type="spellStart"/>
      <w:r w:rsidR="00AE7B70">
        <w:t>al’s</w:t>
      </w:r>
      <w:proofErr w:type="spellEnd"/>
      <w:r w:rsidR="00AE7B70">
        <w:t xml:space="preserve"> (2011). </w:t>
      </w:r>
      <w:r w:rsidR="009C7E1F">
        <w:t xml:space="preserve">When compared to AGB estimates </w:t>
      </w:r>
      <w:r w:rsidR="00EB651A">
        <w:t>in</w:t>
      </w:r>
      <w:r w:rsidR="009C7E1F">
        <w:t xml:space="preserve"> TMCF in Mexico, our results agree with those found by Álvarez-Arteaga et al. </w:t>
      </w:r>
      <w:r w:rsidR="009C7E1F" w:rsidRPr="002C6FA3">
        <w:t>(2013)</w:t>
      </w:r>
      <w:r w:rsidR="009C7E1F">
        <w:t xml:space="preserve"> and </w:t>
      </w:r>
      <w:proofErr w:type="spellStart"/>
      <w:r w:rsidR="009C7E1F" w:rsidRPr="009857AB">
        <w:t>Vizcaíno</w:t>
      </w:r>
      <w:proofErr w:type="spellEnd"/>
      <w:r w:rsidR="009C7E1F" w:rsidRPr="009857AB">
        <w:t xml:space="preserve">-Bravo et al. </w:t>
      </w:r>
      <w:r w:rsidR="009C7E1F" w:rsidRPr="005D0C9A">
        <w:t>(2020)</w:t>
      </w:r>
      <w:r w:rsidR="009C7E1F">
        <w:t xml:space="preserve">. However, our </w:t>
      </w:r>
      <w:r w:rsidR="00EA5890">
        <w:t>AGB estimate is higher than the average value reported in the FI results for TMCF at the national level, where TMCF averages 75.41 Mg ha</w:t>
      </w:r>
      <w:r w:rsidR="00EA5890" w:rsidRPr="003D324A">
        <w:rPr>
          <w:vertAlign w:val="superscript"/>
        </w:rPr>
        <w:t>-1</w:t>
      </w:r>
      <w:r w:rsidR="00EA5890">
        <w:t xml:space="preserve">. </w:t>
      </w:r>
      <w:r w:rsidR="000C44DC">
        <w:t>This</w:t>
      </w:r>
      <w:r w:rsidR="00EA5890">
        <w:t xml:space="preserve"> discrepancy </w:t>
      </w:r>
      <w:r w:rsidR="000C44DC">
        <w:t>can be surprising at first because</w:t>
      </w:r>
      <w:r w:rsidR="00EA5890">
        <w:t xml:space="preserve"> </w:t>
      </w:r>
      <w:r w:rsidR="000C44DC">
        <w:t>our estimates were calculated from a subset of the FI data set. However,</w:t>
      </w:r>
      <w:r w:rsidR="009C7E1F">
        <w:t xml:space="preserve"> it is probable that TMCF in </w:t>
      </w:r>
      <w:r w:rsidR="009F73F7">
        <w:t xml:space="preserve">the </w:t>
      </w:r>
      <w:r w:rsidR="009C7E1F">
        <w:t>NMO contain</w:t>
      </w:r>
      <w:r w:rsidR="00EB651A">
        <w:t>s</w:t>
      </w:r>
      <w:r w:rsidR="009C7E1F">
        <w:t xml:space="preserve"> larger amounts of AGB than other TMCF in the country. </w:t>
      </w:r>
      <w:r w:rsidR="00EA5890">
        <w:t>For instance,</w:t>
      </w:r>
      <w:r w:rsidR="0073074E">
        <w:t xml:space="preserve"> the difference between AGB measured in TMCF within the NMO by</w:t>
      </w:r>
      <w:r w:rsidR="00EA5890">
        <w:t xml:space="preserve"> Álvarez-Arteaga et al. </w:t>
      </w:r>
      <w:r w:rsidR="00EA5890" w:rsidRPr="002C6FA3">
        <w:t>(2013)</w:t>
      </w:r>
      <w:r w:rsidR="0073074E">
        <w:t xml:space="preserve"> </w:t>
      </w:r>
      <w:r w:rsidR="009F73F7">
        <w:t>(</w:t>
      </w:r>
      <w:r w:rsidR="00F77D88">
        <w:t xml:space="preserve">an </w:t>
      </w:r>
      <w:r w:rsidR="009F73F7">
        <w:t xml:space="preserve">average of about </w:t>
      </w:r>
      <w:r w:rsidR="00F77D88">
        <w:t>278 Mg ha-1</w:t>
      </w:r>
      <w:r w:rsidR="009F73F7">
        <w:t xml:space="preserve">) </w:t>
      </w:r>
      <w:r w:rsidR="0073074E">
        <w:t xml:space="preserve">and that obtained by </w:t>
      </w:r>
      <w:proofErr w:type="spellStart"/>
      <w:r w:rsidR="0073074E">
        <w:t>Leija-Loredo</w:t>
      </w:r>
      <w:proofErr w:type="spellEnd"/>
      <w:r w:rsidR="0073074E">
        <w:t xml:space="preserve"> et al. (2018) in Hidalgo, Mexico,</w:t>
      </w:r>
      <w:r w:rsidR="00F77D88">
        <w:t xml:space="preserve"> (29 Mg ha-1 on average)</w:t>
      </w:r>
      <w:r w:rsidR="0073074E">
        <w:t xml:space="preserve"> is significant.</w:t>
      </w:r>
      <w:r w:rsidR="006318AA" w:rsidRPr="00F77D88">
        <w:t xml:space="preserve"> </w:t>
      </w:r>
      <w:r w:rsidR="00C25813">
        <w:t>It is important to note that</w:t>
      </w:r>
      <w:r w:rsidR="00532710">
        <w:t xml:space="preserve"> </w:t>
      </w:r>
      <w:r w:rsidR="00EE3607">
        <w:t>forests at different successional stages are</w:t>
      </w:r>
      <w:r w:rsidR="00FC6F96">
        <w:t xml:space="preserve"> not distinguishe</w:t>
      </w:r>
      <w:r w:rsidR="00EE3607">
        <w:t>d</w:t>
      </w:r>
      <w:r w:rsidR="00F77D88">
        <w:t xml:space="preserve"> in the FI national averages </w:t>
      </w:r>
      <w:r w:rsidR="00AF10AD">
        <w:t>reported by</w:t>
      </w:r>
      <w:r w:rsidR="00F77D88">
        <w:t xml:space="preserve"> vegetation type</w:t>
      </w:r>
      <w:r w:rsidR="00FC6F96">
        <w:t xml:space="preserve">, nor </w:t>
      </w:r>
      <w:r w:rsidR="00A23F07">
        <w:t>are</w:t>
      </w:r>
      <w:r w:rsidR="00FC6F96">
        <w:t xml:space="preserve"> land use intensity or other types of disturbance</w:t>
      </w:r>
      <w:r w:rsidR="00A23F07">
        <w:t xml:space="preserve"> considered</w:t>
      </w:r>
      <w:r w:rsidR="00FC6F96">
        <w:t>.</w:t>
      </w:r>
      <w:r w:rsidR="00B96D15">
        <w:t xml:space="preserve"> </w:t>
      </w:r>
      <w:r w:rsidR="003E5883">
        <w:t>Thus, t</w:t>
      </w:r>
      <w:r w:rsidR="00B96D15">
        <w:t xml:space="preserve">he inclusion of disturbed forest sites could lower </w:t>
      </w:r>
      <w:r w:rsidR="00F77D88">
        <w:t>FI’s</w:t>
      </w:r>
      <w:r w:rsidR="00B96D15">
        <w:t xml:space="preserve"> national AGB average for TMCF</w:t>
      </w:r>
      <w:r w:rsidR="00C25813">
        <w:t>, placing it at the lower end of the pantropical range</w:t>
      </w:r>
      <w:r w:rsidR="00B96D15">
        <w:t>.</w:t>
      </w:r>
      <w:r w:rsidR="00FC6F96">
        <w:t xml:space="preserve"> </w:t>
      </w:r>
    </w:p>
    <w:p w14:paraId="43C8D54D" w14:textId="0AFD9C2D" w:rsidR="006E6EFF" w:rsidRDefault="00A23F07" w:rsidP="00EE645E">
      <w:pPr>
        <w:ind w:firstLine="720"/>
      </w:pPr>
      <w:r>
        <w:t>Here, w</w:t>
      </w:r>
      <w:r w:rsidR="00FC6F96">
        <w:t xml:space="preserve">e found that </w:t>
      </w:r>
      <w:r w:rsidR="00254338">
        <w:t xml:space="preserve">average </w:t>
      </w:r>
      <w:r w:rsidR="00FC6F96">
        <w:t xml:space="preserve">AGB </w:t>
      </w:r>
      <w:r w:rsidR="00254338">
        <w:t>c</w:t>
      </w:r>
      <w:r w:rsidR="00FC6F96">
        <w:t>hanges in forest plots at different successional stages. In mature forest (n= 29), AGB averages 354.86 Mg ha</w:t>
      </w:r>
      <w:r w:rsidR="00FC6F96" w:rsidRPr="003D324A">
        <w:rPr>
          <w:vertAlign w:val="superscript"/>
        </w:rPr>
        <w:t>-1</w:t>
      </w:r>
      <w:r w:rsidR="00FC6F96">
        <w:t xml:space="preserve"> which is closer to Saatchi et </w:t>
      </w:r>
      <w:proofErr w:type="spellStart"/>
      <w:r w:rsidR="00FC6F96">
        <w:t>al’s</w:t>
      </w:r>
      <w:proofErr w:type="spellEnd"/>
      <w:r w:rsidR="00FC6F96">
        <w:t xml:space="preserve"> (2011) estimate for the region and higher than AGB estimates found by </w:t>
      </w:r>
      <w:proofErr w:type="spellStart"/>
      <w:r w:rsidR="00FC6F96">
        <w:t>Spracklen</w:t>
      </w:r>
      <w:proofErr w:type="spellEnd"/>
      <w:r w:rsidR="00FC6F96">
        <w:t xml:space="preserve"> and </w:t>
      </w:r>
      <w:proofErr w:type="spellStart"/>
      <w:r w:rsidR="00FC6F96">
        <w:t>Righleto</w:t>
      </w:r>
      <w:proofErr w:type="spellEnd"/>
      <w:r w:rsidR="00FC6F96">
        <w:t xml:space="preserve"> (</w:t>
      </w:r>
      <w:r w:rsidR="003E5883">
        <w:t>2014</w:t>
      </w:r>
      <w:r w:rsidR="00FC6F96">
        <w:t xml:space="preserve">) in neotropical </w:t>
      </w:r>
      <w:r w:rsidR="001046F5">
        <w:t>montane forests</w:t>
      </w:r>
      <w:r w:rsidR="004C4DB4">
        <w:t xml:space="preserve">. </w:t>
      </w:r>
      <w:r w:rsidR="00FC6F96">
        <w:t>In contrast, young forests (n= 62) show an average AGB of 151.69 Mg ha</w:t>
      </w:r>
      <w:r w:rsidR="00FC6F96" w:rsidRPr="003D324A">
        <w:rPr>
          <w:vertAlign w:val="superscript"/>
        </w:rPr>
        <w:t>-1</w:t>
      </w:r>
      <w:r w:rsidR="00FC6F96" w:rsidRPr="009B5EB1">
        <w:t>.</w:t>
      </w:r>
      <w:r w:rsidR="00FC6F96">
        <w:t xml:space="preserve"> </w:t>
      </w:r>
      <w:r w:rsidR="000C0BAA">
        <w:t xml:space="preserve">Other studies </w:t>
      </w:r>
      <w:r w:rsidR="005B178C">
        <w:t xml:space="preserve">that </w:t>
      </w:r>
      <w:r w:rsidR="000C0BAA">
        <w:t xml:space="preserve">have analyzed </w:t>
      </w:r>
      <w:r w:rsidR="004C4DB4">
        <w:t>the difference in AGB between mature forests and forest in secondary succession</w:t>
      </w:r>
      <w:r w:rsidR="000C0BAA">
        <w:t xml:space="preserve"> usually </w:t>
      </w:r>
      <w:r w:rsidR="005B178C">
        <w:t xml:space="preserve">find </w:t>
      </w:r>
      <w:r w:rsidR="000C0BAA">
        <w:t>greater AGB</w:t>
      </w:r>
      <w:r w:rsidR="005B178C">
        <w:t xml:space="preserve"> in mature forests</w:t>
      </w:r>
      <w:r w:rsidR="00A3114D">
        <w:t xml:space="preserve"> (refs)</w:t>
      </w:r>
      <w:r w:rsidR="000C0BAA">
        <w:t xml:space="preserve">, </w:t>
      </w:r>
      <w:r w:rsidR="00F867AB">
        <w:t>although this difference is not always statistically significant</w:t>
      </w:r>
      <w:r w:rsidR="00A3114D">
        <w:t xml:space="preserve"> (e.g.,</w:t>
      </w:r>
      <w:r w:rsidR="00F867AB">
        <w:t xml:space="preserve"> </w:t>
      </w:r>
      <w:proofErr w:type="spellStart"/>
      <w:r w:rsidR="00F867AB" w:rsidRPr="009857AB">
        <w:t>Vizcaíno</w:t>
      </w:r>
      <w:proofErr w:type="spellEnd"/>
      <w:r w:rsidR="00F867AB" w:rsidRPr="009857AB">
        <w:t xml:space="preserve">-Bravo et al. </w:t>
      </w:r>
      <w:r w:rsidR="00F867AB" w:rsidRPr="005D0C9A">
        <w:t>(2020)</w:t>
      </w:r>
      <w:r w:rsidR="00A3114D">
        <w:t xml:space="preserve">). </w:t>
      </w:r>
      <w:r w:rsidR="00F556CC">
        <w:t xml:space="preserve">These results show that forests in secondary succession can sequester carbon in </w:t>
      </w:r>
      <w:proofErr w:type="gramStart"/>
      <w:r w:rsidR="00F556CC">
        <w:t>large quantities</w:t>
      </w:r>
      <w:proofErr w:type="gramEnd"/>
      <w:r w:rsidR="00F556CC">
        <w:t xml:space="preserve">, highlighting their ecological significance (refs). </w:t>
      </w:r>
      <w:r w:rsidR="00273568">
        <w:t xml:space="preserve">On the one hand, </w:t>
      </w:r>
      <w:r w:rsidR="00F556CC">
        <w:t xml:space="preserve">AGB in secondary forests, </w:t>
      </w:r>
      <w:r w:rsidR="006650E7">
        <w:t>if allowed, will only increase until these forests grow to maturity or are disturbed</w:t>
      </w:r>
      <w:r w:rsidR="00254338">
        <w:t xml:space="preserve"> again</w:t>
      </w:r>
      <w:r w:rsidR="006650E7">
        <w:t xml:space="preserve">. On the other hand, </w:t>
      </w:r>
      <w:r w:rsidR="0042465F">
        <w:t xml:space="preserve">forests in secondary succession are more common and widespread than mature forests and thus they represent a large </w:t>
      </w:r>
      <w:r w:rsidR="003B0BD6">
        <w:t>part of the total biomass</w:t>
      </w:r>
      <w:r w:rsidR="0042465F">
        <w:t xml:space="preserve">. </w:t>
      </w:r>
      <w:r w:rsidR="000C0BAA">
        <w:t>For</w:t>
      </w:r>
      <w:r w:rsidR="00DD0A7B">
        <w:t xml:space="preserve"> instance, </w:t>
      </w:r>
      <w:r w:rsidR="003B0BD6">
        <w:t>we found that</w:t>
      </w:r>
      <w:r w:rsidR="0042465F">
        <w:t xml:space="preserve"> </w:t>
      </w:r>
      <w:r w:rsidR="003B0BD6">
        <w:t xml:space="preserve">both mature and young forests represent similar amounts of the total AGB measured in these sites </w:t>
      </w:r>
      <w:r w:rsidR="005B178C">
        <w:t xml:space="preserve">because </w:t>
      </w:r>
      <w:r w:rsidR="00AA2B44">
        <w:t>82% of plots are in secondary succession</w:t>
      </w:r>
      <w:r w:rsidR="003B0BD6">
        <w:t>.</w:t>
      </w:r>
      <w:r w:rsidR="00FC6F96">
        <w:t xml:space="preserve"> This probably holds true for other TMCF in the country given </w:t>
      </w:r>
      <w:r w:rsidR="00274A24">
        <w:t>54</w:t>
      </w:r>
      <w:r w:rsidR="00FC6F96">
        <w:t xml:space="preserve">% of this </w:t>
      </w:r>
      <w:r w:rsidR="006E6EFF">
        <w:t xml:space="preserve">ecosystem </w:t>
      </w:r>
      <w:r w:rsidR="00FC6F96">
        <w:t xml:space="preserve">is </w:t>
      </w:r>
      <w:r w:rsidR="00CD5D9A">
        <w:t>classified as secondary forest</w:t>
      </w:r>
      <w:r w:rsidR="00FC6F96">
        <w:t xml:space="preserve"> (CONAFOR).</w:t>
      </w:r>
      <w:r w:rsidR="007C6D2C">
        <w:t xml:space="preserve"> </w:t>
      </w:r>
      <w:r w:rsidR="00F556CC">
        <w:t>Thus, o</w:t>
      </w:r>
      <w:r w:rsidR="00CD5D9A">
        <w:t xml:space="preserve">ur results </w:t>
      </w:r>
      <w:r w:rsidR="00F556CC">
        <w:t>underscore</w:t>
      </w:r>
      <w:r w:rsidR="00CD5D9A">
        <w:t xml:space="preserve"> the potential of secondary forests to store carbon in the future and their current relevance as a main component of total biomass.</w:t>
      </w:r>
    </w:p>
    <w:p w14:paraId="2024D51B" w14:textId="04660B08" w:rsidR="00290DAF" w:rsidRDefault="00DC23C1">
      <w:r>
        <w:tab/>
      </w:r>
      <w:r w:rsidR="009708F9">
        <w:t xml:space="preserve">The magnitude of AGB and its variation is defined </w:t>
      </w:r>
      <w:r w:rsidR="00132807">
        <w:t xml:space="preserve">mostly </w:t>
      </w:r>
      <w:r w:rsidR="009708F9">
        <w:t xml:space="preserve">by forest structural attributes. </w:t>
      </w:r>
      <w:r w:rsidR="00A841F9">
        <w:t>The structural attributes</w:t>
      </w:r>
      <w:r w:rsidR="00A45BC3">
        <w:t xml:space="preserve"> studied here</w:t>
      </w:r>
      <w:r w:rsidR="00FE0FCC">
        <w:t xml:space="preserve">, including basal area, stem density, and tree height, </w:t>
      </w:r>
      <w:r w:rsidR="00A45BC3">
        <w:t xml:space="preserve">are within the range found in other </w:t>
      </w:r>
      <w:r w:rsidR="00443F76">
        <w:t>Mexican</w:t>
      </w:r>
      <w:r w:rsidR="00A45BC3">
        <w:t xml:space="preserve"> TMCF </w:t>
      </w:r>
      <w:r w:rsidR="00443F76">
        <w:t xml:space="preserve">structure analyses </w:t>
      </w:r>
      <w:r w:rsidR="00A45BC3">
        <w:t xml:space="preserve">(e.g. </w:t>
      </w:r>
      <w:r w:rsidR="00A45BC3">
        <w:fldChar w:fldCharType="begin" w:fldLock="1"/>
      </w:r>
      <w:r w:rsidR="003832FD">
        <w:instrText>ADDIN CSL_CITATION {"citationItems":[{"id":"ITEM-1","itemData":{"author":[{"dropping-particle":"","family":"Mejía","given":"Nancy R.","non-dropping-particle":"","parse-names":false,"suffix":""},{"dropping-particle":"","family":"Meave","given":"Jorge A.","non-dropping-particle":"","parse-names":false,"suffix":""},{"dropping-particle":"","family":"Ruiz","given":"Carlos A.","non-dropping-particle":"","parse-names":false,"suffix":""}],"container-title":"Boletín de la Sociedad Botánica de México","id":"ITEM-1","issue":"74","issued":{"date-parts":[["2004"]]},"page":"13-19","title":"Análisis Estructural De Un Bosque Mesófilo Demontaña En El Extremo Oriental De Lasierramadre Delsur(Oaxaca), México","type":"article-journal"},"uris":["http://www.mendeley.com/documents/?uuid=03acce3f-9d00-4038-8e53-4c5a541daec1"]},{"id":"ITEM-2","itemData":{"DOI":"10.17129/botsci.1404","ISSN":"2007-4298","abstract":"The floristic composition, structure, and texture of 1 ha of mesophytic mountain forest in Omiltemi, Guerrero, is described. With 138 species of vascular plants in the plot, this forest is very rich, with epiphytes, trees and herbs comprising the most diverse growth forms. The geographic affinities of this forest are diverse; many elements are shared with the andean-mesoamerican regions, and others are present in the deciduous forests of eastern United States. The Omiltemi forest is similar to other communities from western Mexico, and many of the endemic elements of this region occur in Omiltemi. This forest is structurally dense, approximately 24 m high, without a well-defined stratification. The canopy is made up mainly by Carpinus caroliniana and Quercus uxoris; Pinus ayacahuite is an emergent tree. The understory is rich in small-statured tree species. The horizontal distributions of the trees were analyzed, and only two understory species had a clumped pattern. Density is 2,096 trees/ha, total basal area is 49.82 m2/ha and cover is 263.8% The most important! species in the forest structure are those reaching the canopy. Two trends in the diametric structures of tree species populations were found: 1) with classes of small sizes having high frequencies, and gradually decreasing towards classes of larger sizes, and 2) with classes of intermediate sizes having lower frequencies than classes of smaller and larger sizes. The internal spatial variation of the forest structure was analyzed using multivariate methods. Tropical species were usually found in more humid places, while species of temperate affinities occurred in more exposed sites. Five floristic groups were recognized, and their associated structural features are described. This forest bears leaves throughout the year, although some of the most abundant species of the canopy are deciduous. The textural characteristics of pollination, dispersal and tree architecture are described. In addition, the mixed character of the mesophytic mountain forest of Omiltemi is discussed and related to its marginal geographic location.","author":[{"dropping-particle":"","family":"Meave","given":"Jorge","non-dropping-particle":"","parse-names":false,"suffix":""},{"dropping-particle":"","family":"Soto","given":"Miguel Angel","non-dropping-particle":"","parse-names":false,"suffix":""},{"dropping-particle":"","family":"Calvo-Irabien","given":"Luz María","non-dropping-particle":"","parse-names":false,"suffix":""},{"dropping-particle":"","family":"Paz-Hernández","given":"Horacio","non-dropping-particle":"","parse-names":false,"suffix":""},{"dropping-particle":"","family":"Valencia-Avalos","given":"Susana","non-dropping-particle":"","parse-names":false,"suffix":""}],"container-title":"Botanical Sciences","id":"ITEM-2","issue":"52","issued":{"date-parts":[["1992"]]},"page":"31-77","title":"Sinecological analysis of the montane rain forrest of Omiltemi, Guerrero","type":"article-journal"},"uris":["http://www.mendeley.com/documents/?uuid=f4a3679c-0146-462a-b25e-4b606234d602"]},{"id":"ITEM-3","itemData":{"author":[{"dropping-particle":"","family":"Arellanes Cancino","given":"Yaaye","non-dropping-particle":"","parse-names":false,"suffix":""}],"id":"ITEM-3","issued":{"date-parts":[["2000"]]},"number-of-pages":"90","publisher":"Universidad Nacional Autónoma de México","title":"Análisis estructural de un bosque mesófilo de montaña de Ticodendron incognitum en la Sierra Norte de Oaxaca, Mexico","type":"thesis"},"uris":["http://www.mendeley.com/documents/?uuid=54f5ce52-c46e-44b3-81fb-56b0b1ab1413"]},{"id":"ITEM-4","itemData":{"DOI":"10.17129/botsci.1592","ISSN":"2007-4298","abstract":"Spatial variation of a mesophyllous montane forest (=cloud forest, montane rain forest) tree community structure (dbh ≥ 3.18 cm; girth≥ 10 cm) was evaluated by sampling with the point-centered quadrat technique at six contrasting environments at Puerto Soledad, Oaxaca: East-facing slope, North-facing slope, West-facing slope, South-facing slope, Mountain Top and Wet Ravine. Density ranged between 505 and 2,730 ind ha•1, and basal area between 41.8 and 172 m2 ha•1. Forest structure at the Mountain Top greatly differed from that in other environments, as the smallest density and largest basal area were found there. Total canopy cover was &gt; 150% in all environments. Canopy height ranged between 20 and 35 m; no well defined strata were found at any site. Structurally important species were: Arctosta.phylos mguta, Clethra. licanoides, C. mexicana, Cyathea fulva, Ilex discolor, Podocarpus reichei, Quercus acherdophylla, Q. eugenifolia, Q. rysophylla and Ternstroermia lineata. Diameter-based population structures for the most abundant species were very variable, but in general small diameter classes were the best represented. According to an association analysis, around 12% of the 34 examined species pairs showed significant, negative associations. In general, the structural values assessed for the studied mesophyllous montane forest fall within the range for similar forests in other regions; however, the results of this study clearly show the large heterogeneity of the vegetation within a single locality, although this variability is more noticeable for some variables (e.g. density, basal area) than for others (e.g. cover). This study supports the idea that under the mesophyllous montane forest (bosque mesófilo de montaña), a diverse array of plant communities is grouped.","author":[{"dropping-particle":"","family":"Ruiz-Jiménez","given":"Carlos Alberto","non-dropping-particle":"","parse-names":false,"suffix":""},{"dropping-particle":"","family":"Meave","given":"Jorge","non-dropping-particle":"","parse-names":false,"suffix":""},{"dropping-particle":"","family":"Contreras-Jiménez","given":"José Luis","non-dropping-particle":"","parse-names":false,"suffix":""}],"container-title":"Botanical Sciences","id":"ITEM-4","issue":"65","issued":{"date-parts":[["1999"]]},"page":"23-37","title":"El bosque mesófilo de la región de Puerto Soledad (Oaxaca), México: An</w:instrText>
      </w:r>
      <w:r w:rsidR="003832FD" w:rsidRPr="003832FD">
        <w:rPr>
          <w:lang w:val="es-MX"/>
        </w:rPr>
        <w:instrText>álisis estructural","type":"article-journal"},"uris":["http://www.mendeley.com/documents/?uuid=5d2b4c9e-4d24-461d-8a9d-17b3a4efb82a"]},{"id":"ITEM-5","itemData":{"ISBN":"2013206534","author":[{"dropping-particle":"","family":"Williams-Linera","given":"Guadalupe","non-dropping-particle":"","parse-names":false,"suffix":""}],"container-title":"Acta Botánica Mexicana","id":"ITEM-5","issued":{"date-parts":[["1991"]]},"page":"1-7","title":"Nota sobre la estructura del estrato arboreo del mosque mesofilo de montaña en los alrededores del campamento \"El Triunfo\", Chiapas","type":"article-journal","volume":"13"},"uris":["http://www.mendeley.com/documents/?uuid=5affb903-b24d-413c-a476-d2a159a6141a"]}],"mendeley":{"formattedCitation":"(Arellanes Cancino, 2000; Meave, Soto, Calvo-Irabien, Paz-Hernández, &amp; Valencia-Avalos, 1992; Mejía, Meave, &amp; Ruiz, 2004; Ruiz-Jiménez, Meave, &amp; Contreras-Jiménez, 1999; Williams-Linera, 1991)","plainTextFormattedCitation":"(Arellanes Cancino, 2000; Meave, Soto, Calvo-Irabien, Paz-Hernández, &amp; Valencia-Avalos, 1992; Mejía, Meave, &amp; Ruiz, 2004; Ruiz-Jiménez, Meave, &amp; Contreras-Jiménez, 1999; Williams-Linera, 1991)","previouslyFormattedCitation":"(Arellanes Cancino, 2000; Meave, Soto, Calvo-Irabien, Paz-Hernández, &amp; Valencia-Avalos, 1992; Mejía, Meave, &amp; Ruiz, 2004; Ruiz-Jiménez, Meave, &amp; Contreras-Jiménez, 1999; Williams-Linera, 1991)"},"properties":{"noteIndex":0},"schema":"https://github.com/citation-style-language/schema/raw/master/csl-citation.json"}</w:instrText>
      </w:r>
      <w:r w:rsidR="00A45BC3">
        <w:fldChar w:fldCharType="separate"/>
      </w:r>
      <w:r w:rsidR="00A45BC3" w:rsidRPr="00D22A6A">
        <w:rPr>
          <w:noProof/>
          <w:lang w:val="es-MX"/>
        </w:rPr>
        <w:t>(Arellanes Cancino, 2000; Meave, Soto, Calvo-Irabien, Paz-Hernández, &amp; Valencia-Avalos, 1992; Mejía, Meave, &amp; Ruiz, 2004; Ruiz-Jiménez, Meave, &amp; Contreras-Jiménez, 1999; Williams-Linera, 1991)</w:t>
      </w:r>
      <w:r w:rsidR="00A45BC3">
        <w:fldChar w:fldCharType="end"/>
      </w:r>
      <w:r w:rsidR="00D22A6A" w:rsidRPr="00D22A6A">
        <w:rPr>
          <w:lang w:val="es-MX"/>
        </w:rPr>
        <w:t xml:space="preserve">. </w:t>
      </w:r>
      <w:r>
        <w:t xml:space="preserve">The </w:t>
      </w:r>
      <w:r w:rsidR="00146C9B">
        <w:t xml:space="preserve">forest structural attribute that better explains </w:t>
      </w:r>
      <w:r>
        <w:t xml:space="preserve">AGB </w:t>
      </w:r>
      <w:r w:rsidR="00F132E4">
        <w:t xml:space="preserve">patterns </w:t>
      </w:r>
      <w:r>
        <w:t xml:space="preserve">in the study region is </w:t>
      </w:r>
      <w:r w:rsidR="00146C9B">
        <w:t xml:space="preserve">basal area. Although both tree height and stem density increase with higher AGB, they show high variability in sites with higher AGB values. In contrast, basal area has a tight relationship with AGB. </w:t>
      </w:r>
      <w:r w:rsidR="00E75B32">
        <w:t xml:space="preserve">This </w:t>
      </w:r>
      <w:r w:rsidR="004351AC">
        <w:t>is at odds with</w:t>
      </w:r>
      <w:r w:rsidR="00AD7B6D">
        <w:t xml:space="preserve"> </w:t>
      </w:r>
      <w:r w:rsidR="004351AC">
        <w:t xml:space="preserve">the findings of </w:t>
      </w:r>
      <w:r w:rsidR="00AD7B6D">
        <w:t>studies conducted in other neotropical</w:t>
      </w:r>
      <w:r w:rsidR="004351AC">
        <w:t xml:space="preserve"> montane forest</w:t>
      </w:r>
      <w:r w:rsidR="00BF4C30">
        <w:t>s</w:t>
      </w:r>
      <w:r w:rsidR="00AD7B6D">
        <w:t>, w</w:t>
      </w:r>
      <w:r w:rsidR="00EB7121">
        <w:t>h</w:t>
      </w:r>
      <w:r w:rsidR="00AD7B6D">
        <w:t>ere tree height has shown a closer relationship to AGB</w:t>
      </w:r>
      <w:r w:rsidR="00EB7121">
        <w:t xml:space="preserve"> </w:t>
      </w:r>
      <w:r w:rsidR="003832FD">
        <w:t>to th</w:t>
      </w:r>
      <w:r w:rsidR="00F334ED">
        <w:t>e one</w:t>
      </w:r>
      <w:r w:rsidR="003832FD">
        <w:t xml:space="preserve"> found here </w:t>
      </w:r>
      <w:r w:rsidR="003832FD">
        <w:fldChar w:fldCharType="begin" w:fldLock="1"/>
      </w:r>
      <w:r w:rsidR="002E45F8">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2","issued":{"date-parts":[["2010"]]},"page":"3176-3192","title":"Net primary productivity allocation and cycling of carbon along a tropical forest elevational transect in the Peruvian Andes","type":"article-journal","volume":"16"},"uris":["http://www.mendeley.com/documents/?uuid=f299b269-758c-49ef-8de5-d022445e3900"]}],"mendeley":{"formattedCitation":"(Asner et al., 2014; Girardin et al., 2010)","plainTextFormattedCitation":"(Asner et al., 2014; Girardin et al., 2010)","previouslyFormattedCitation":"(Asner et al., 2014; Girardin et al., 2010)"},"properties":{"noteIndex":0},"schema":"https://github.com/citation-style-language/schema/raw/master/csl-citation.json"}</w:instrText>
      </w:r>
      <w:r w:rsidR="003832FD">
        <w:fldChar w:fldCharType="separate"/>
      </w:r>
      <w:r w:rsidR="00BE34DF" w:rsidRPr="00BE34DF">
        <w:rPr>
          <w:noProof/>
        </w:rPr>
        <w:t>(Asner et al., 2014; Girardin et al., 2010)</w:t>
      </w:r>
      <w:r w:rsidR="003832FD">
        <w:fldChar w:fldCharType="end"/>
      </w:r>
      <w:r w:rsidR="00EB7121">
        <w:t>, but coincides with studies in African TMCF where basal area and the density of largest trees seem to control AGB patterns</w:t>
      </w:r>
      <w:r w:rsidR="00F132E4">
        <w:t xml:space="preserve"> </w:t>
      </w:r>
      <w:r w:rsidR="0046496D">
        <w:fldChar w:fldCharType="begin" w:fldLock="1"/>
      </w:r>
      <w:r w:rsidR="00BE34DF">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mendeley":{"formattedCitation":"(Cuni-Sanchez et al., 2017)","plainTextFormattedCitation":"(Cuni-Sanchez et al., 2017)","previouslyFormattedCitation":"(Cuni-Sanchez et al., 2017)"},"properties":{"noteIndex":0},"schema":"https://github.com/citation-style-language/schema/raw/master/csl-citation.json"}</w:instrText>
      </w:r>
      <w:r w:rsidR="0046496D">
        <w:fldChar w:fldCharType="separate"/>
      </w:r>
      <w:r w:rsidR="0046496D" w:rsidRPr="0046496D">
        <w:rPr>
          <w:noProof/>
        </w:rPr>
        <w:t>(Cuni-Sanchez et al., 2017)</w:t>
      </w:r>
      <w:r w:rsidR="0046496D">
        <w:fldChar w:fldCharType="end"/>
      </w:r>
      <w:r w:rsidR="0046496D">
        <w:t xml:space="preserve">. </w:t>
      </w:r>
      <w:r w:rsidR="00E86982">
        <w:t>Tree density is the main driver of AGB in some tropical forests in X</w:t>
      </w:r>
      <w:r w:rsidR="000B0B45">
        <w:t xml:space="preserve"> (refs)</w:t>
      </w:r>
      <w:r w:rsidR="00E86982">
        <w:t xml:space="preserve">, but this is not the case for TMCF in the </w:t>
      </w:r>
      <w:r w:rsidR="00015B65">
        <w:t xml:space="preserve">studied </w:t>
      </w:r>
      <w:r w:rsidR="00E86982">
        <w:t xml:space="preserve">area where </w:t>
      </w:r>
      <w:r w:rsidR="00015B65">
        <w:t>sites with the highest density of trees are not the ones showing higher AGB</w:t>
      </w:r>
      <w:r w:rsidR="000B0B45">
        <w:t xml:space="preserve">. </w:t>
      </w:r>
      <w:r w:rsidR="00FF1487">
        <w:t xml:space="preserve">As in </w:t>
      </w:r>
      <w:r w:rsidR="00F2533A">
        <w:t>African TMCF</w:t>
      </w:r>
      <w:r w:rsidR="00FF1487">
        <w:t xml:space="preserve">, </w:t>
      </w:r>
      <w:r w:rsidR="002B0E19">
        <w:t>the density of largest trees</w:t>
      </w:r>
      <w:r w:rsidR="00F2533A">
        <w:t xml:space="preserve"> </w:t>
      </w:r>
      <w:r w:rsidR="002D6EC4">
        <w:t xml:space="preserve">in our study region </w:t>
      </w:r>
      <w:r w:rsidR="00FF1487">
        <w:t xml:space="preserve">is a </w:t>
      </w:r>
      <w:r w:rsidR="002B0E19">
        <w:t>main</w:t>
      </w:r>
      <w:r w:rsidR="00FF1487">
        <w:t xml:space="preserve"> contributor to total</w:t>
      </w:r>
      <w:r w:rsidR="00F2533A">
        <w:t xml:space="preserve"> AGB</w:t>
      </w:r>
      <w:r w:rsidR="002E45F8">
        <w:t xml:space="preserve"> </w:t>
      </w:r>
      <w:r w:rsidR="002E45F8">
        <w:fldChar w:fldCharType="begin" w:fldLock="1"/>
      </w:r>
      <w:r w:rsidR="00FD0F2F">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plainTextFormattedCitation":"(Cuni-Sanchez et al., 2021)","previouslyFormattedCitation":"(Cuni-Sanchez et al., 2021)"},"properties":{"noteIndex":0},"schema":"https://github.com/citation-style-language/schema/raw/master/csl-citation.json"}</w:instrText>
      </w:r>
      <w:r w:rsidR="002E45F8">
        <w:fldChar w:fldCharType="separate"/>
      </w:r>
      <w:r w:rsidR="002E45F8" w:rsidRPr="002E45F8">
        <w:rPr>
          <w:noProof/>
        </w:rPr>
        <w:t>(Cuni-Sanchez et al., 2021)</w:t>
      </w:r>
      <w:r w:rsidR="002E45F8">
        <w:fldChar w:fldCharType="end"/>
      </w:r>
      <w:r w:rsidR="00F2533A">
        <w:t xml:space="preserve">. Despite large trees are uncommon and represent a small proportion of all trees present in a site, they account for most of the AGB measured. </w:t>
      </w:r>
      <w:r w:rsidR="003A66C9">
        <w:t xml:space="preserve">This is particularly important in mature forests, although young forests and young fallows show a similar pattern. </w:t>
      </w:r>
      <w:r w:rsidR="00BF4C30">
        <w:t xml:space="preserve">Nevertheless, in </w:t>
      </w:r>
      <w:r w:rsidR="000B0DD6">
        <w:t>forests in secondary succession</w:t>
      </w:r>
      <w:r w:rsidR="00BF4C30">
        <w:t xml:space="preserve"> trees of different size are equally relevant </w:t>
      </w:r>
      <w:r w:rsidR="002C50B6">
        <w:t>for accounting to the total biomass of a site.</w:t>
      </w:r>
    </w:p>
    <w:p w14:paraId="53933BDD" w14:textId="7FCFE8A0" w:rsidR="00464F8A" w:rsidRDefault="003357A6">
      <w:pPr>
        <w:rPr>
          <w:i/>
          <w:iCs/>
        </w:rPr>
      </w:pPr>
      <w:r>
        <w:rPr>
          <w:i/>
          <w:iCs/>
        </w:rPr>
        <w:t>The r</w:t>
      </w:r>
      <w:r w:rsidR="00464F8A">
        <w:rPr>
          <w:i/>
          <w:iCs/>
        </w:rPr>
        <w:t>elationship between AGB and tree diversity</w:t>
      </w:r>
      <w:r>
        <w:rPr>
          <w:i/>
          <w:iCs/>
        </w:rPr>
        <w:t xml:space="preserve"> is weak and scale-dependent </w:t>
      </w:r>
      <w:r w:rsidR="00464F8A">
        <w:rPr>
          <w:i/>
          <w:iCs/>
        </w:rPr>
        <w:t xml:space="preserve"> </w:t>
      </w:r>
    </w:p>
    <w:p w14:paraId="6171590F" w14:textId="01B338B5" w:rsidR="001E26C3" w:rsidRDefault="00282052">
      <w:r>
        <w:t xml:space="preserve">Although a positive relationship between AGB and tree diversity has been found in tropical forests (Refs), we did not find it in our data. </w:t>
      </w:r>
      <w:r w:rsidR="00DF64B9">
        <w:t xml:space="preserve">The relationship between AGB and tree diversity has been explored in tropical forests, partly because biodiversity and carbon </w:t>
      </w:r>
      <w:r w:rsidR="007066EF">
        <w:t xml:space="preserve">storage </w:t>
      </w:r>
      <w:r w:rsidR="00DF64B9">
        <w:t xml:space="preserve">are two fundamental ecosystem features </w:t>
      </w:r>
      <w:r w:rsidR="007066EF">
        <w:t xml:space="preserve">that are under significant pressure due to current global environmental change (REFS). </w:t>
      </w:r>
      <w:r w:rsidR="00E543A4">
        <w:t>Here, s</w:t>
      </w:r>
      <w:r w:rsidR="00A72364">
        <w:t>tatistically significant relationships between tree diversity and AGB were found only after log-transforming AGB</w:t>
      </w:r>
      <w:r w:rsidR="00AE6B95">
        <w:t xml:space="preserve"> </w:t>
      </w:r>
      <w:r w:rsidR="00A72364">
        <w:t xml:space="preserve">and at plot level, suggesting </w:t>
      </w:r>
      <w:r w:rsidR="00AE6B95">
        <w:t xml:space="preserve">that this relationship may be </w:t>
      </w:r>
      <w:r w:rsidR="00A72364">
        <w:t>scale-dependent</w:t>
      </w:r>
      <w:r w:rsidR="00AE6B95">
        <w:t xml:space="preserve">, </w:t>
      </w:r>
      <w:r w:rsidR="00DC1F00">
        <w:t>weakening</w:t>
      </w:r>
      <w:r w:rsidR="00A72364">
        <w:t xml:space="preserve"> at larger spatial scales</w:t>
      </w:r>
      <w:r w:rsidR="00E543A4">
        <w:t xml:space="preserve"> as other studies have pointed out (REFS)</w:t>
      </w:r>
      <w:r w:rsidR="00A72364">
        <w:t xml:space="preserve">. </w:t>
      </w:r>
      <w:r w:rsidR="00E543A4">
        <w:t xml:space="preserve">Moreover, our results show a clearer relationship between AGB and tree diversity when species richness is used instead of Shannon diversity index. </w:t>
      </w:r>
      <w:r w:rsidR="001E26C3">
        <w:t xml:space="preserve">Lack of a meaningful relationship between tree diversity and biomass has been found in other TMCF (REFS), where diversity estimated with Shannon diversity index does not increase in plots </w:t>
      </w:r>
      <w:r w:rsidR="005E10A6">
        <w:t>with</w:t>
      </w:r>
      <w:r w:rsidR="001E26C3">
        <w:t xml:space="preserve"> higher AGB. </w:t>
      </w:r>
      <w:r w:rsidR="00E543A4">
        <w:t xml:space="preserve">It is probable that </w:t>
      </w:r>
      <w:r w:rsidR="00F324E7">
        <w:t xml:space="preserve">a synergistic relationship between carbon storage and biodiversity could be better explored with other indices such as rarefied species or focusing on functional </w:t>
      </w:r>
      <w:r w:rsidR="001E26C3">
        <w:t>instead of taxonomic diversity</w:t>
      </w:r>
      <w:r w:rsidR="00F324E7">
        <w:t xml:space="preserve"> (REFS). </w:t>
      </w:r>
      <w:r w:rsidR="007118DE">
        <w:t>No doubt forest structure, composition, and function are interrelated,</w:t>
      </w:r>
      <w:r w:rsidR="002A0B2E">
        <w:t xml:space="preserve"> but more research is needed to understand how these relationships operate in TMCF</w:t>
      </w:r>
      <w:r w:rsidR="00D418C3">
        <w:t xml:space="preserve"> as well as how they are influenced by environmental factors and land use</w:t>
      </w:r>
      <w:r w:rsidR="002A0B2E">
        <w:t>.</w:t>
      </w:r>
    </w:p>
    <w:p w14:paraId="129882C0" w14:textId="1A2A2C79" w:rsidR="00464F8A" w:rsidRDefault="000F025D">
      <w:r>
        <w:rPr>
          <w:i/>
          <w:iCs/>
        </w:rPr>
        <w:t xml:space="preserve">Environmental and land-use gradients: </w:t>
      </w:r>
      <w:r w:rsidR="00464F8A">
        <w:rPr>
          <w:i/>
          <w:iCs/>
        </w:rPr>
        <w:t xml:space="preserve">AGB </w:t>
      </w:r>
      <w:r w:rsidR="003357A6">
        <w:rPr>
          <w:i/>
          <w:iCs/>
        </w:rPr>
        <w:t xml:space="preserve">increases with elevation </w:t>
      </w:r>
      <w:r w:rsidR="00775A86">
        <w:rPr>
          <w:i/>
          <w:iCs/>
        </w:rPr>
        <w:t xml:space="preserve">and </w:t>
      </w:r>
      <w:r w:rsidR="003357A6">
        <w:rPr>
          <w:i/>
          <w:iCs/>
        </w:rPr>
        <w:t>decreases with land-use intensity</w:t>
      </w:r>
    </w:p>
    <w:p w14:paraId="70D65EC4" w14:textId="75F4F376" w:rsidR="00A30BE2" w:rsidRDefault="003E3B7D">
      <w:r>
        <w:t xml:space="preserve">From all factors analyzed in this </w:t>
      </w:r>
      <w:r w:rsidR="000C1511">
        <w:t>study</w:t>
      </w:r>
      <w:r>
        <w:t xml:space="preserve">, land use and forest disturbance represented the most influential </w:t>
      </w:r>
      <w:r w:rsidR="00165770">
        <w:t>ones on</w:t>
      </w:r>
      <w:r>
        <w:t xml:space="preserve"> AGB patterns across the region</w:t>
      </w:r>
      <w:r w:rsidR="005171A4">
        <w:t>, even overshadowing the effect of climate and topography</w:t>
      </w:r>
      <w:r>
        <w:t xml:space="preserve">. </w:t>
      </w:r>
      <w:r w:rsidR="00075226">
        <w:t xml:space="preserve">This does not mean climate and topography have no effect on AGB as ample evidence </w:t>
      </w:r>
      <w:r w:rsidR="00E14D59">
        <w:t xml:space="preserve">suggest </w:t>
      </w:r>
      <w:r w:rsidR="00925D81">
        <w:t>they do</w:t>
      </w:r>
      <w:r w:rsidR="00075226">
        <w:t xml:space="preserve"> (Refs)</w:t>
      </w:r>
      <w:r w:rsidR="00E14D59">
        <w:t xml:space="preserve">, rather, our results show that AGB patterns are driven by the compounding effect of environmental and land use factors </w:t>
      </w:r>
      <w:r w:rsidR="00517755">
        <w:t>where</w:t>
      </w:r>
      <w:r w:rsidR="00E14D59">
        <w:t xml:space="preserve"> the relative role of </w:t>
      </w:r>
      <w:r w:rsidR="00F35DBB">
        <w:t>land use</w:t>
      </w:r>
      <w:r w:rsidR="00E14D59">
        <w:t xml:space="preserve"> is </w:t>
      </w:r>
      <w:r w:rsidR="00F35DBB">
        <w:t>large</w:t>
      </w:r>
      <w:r w:rsidR="00E14D59">
        <w:t xml:space="preserve">r than </w:t>
      </w:r>
      <w:r w:rsidR="00F35DBB">
        <w:t>that of the environment</w:t>
      </w:r>
      <w:r w:rsidR="00075226">
        <w:t>.</w:t>
      </w:r>
      <w:r w:rsidR="00A72CDB">
        <w:t xml:space="preserve"> </w:t>
      </w:r>
    </w:p>
    <w:p w14:paraId="4F73F821" w14:textId="2845C3DD" w:rsidR="003B798D" w:rsidRDefault="007C5F1E" w:rsidP="00726EF1">
      <w:pPr>
        <w:ind w:firstLine="720"/>
      </w:pPr>
      <w:r>
        <w:t>In our study area, both precipitation and temperature decrease with elevation. This environmental gradient has a significant relationship with AGB where AGB increases with elevation despite sites at higher elevation experience lower temperature and precipitation. This finding contradicts the general expectation of AGB declining with elevation driven by cooler temperatures (REFS). However, our results agree with Alvarez-Arteaga et al.’s study where the highest AGB in TMCF within the NMO was found at 2,500 m asl. Moreover,</w:t>
      </w:r>
      <w:r w:rsidRPr="00DB6AEE">
        <w:t xml:space="preserve"> </w:t>
      </w:r>
      <w:r>
        <w:t>our findings are in line with other studies conducted in XXX that show a unimodal distribution of AGB along elevation gradients (i.e., higher AGB at mid-elevation). Although we found a linear and not a unimodal pattern, it is possible that we are only covering part of this elevational pattern and that the relationship between AGB and elevation could change if we expand the altitudinal range to include sites in neighboring ecosystems at lower and higher elevations.</w:t>
      </w:r>
      <w:r w:rsidR="00A30BE2">
        <w:t xml:space="preserve"> Other studies have found AGB in TMCF remains almost constant along elevation transects, suggesting week relationships between environmental variables linked to elevation and AGB (refs). This has led researchers to conclude upper montane sites can hold large amounts of AGB in spite of experiencing lower temperatures and that environmental factors other than temperature may be controlling AGB patterns </w:t>
      </w:r>
      <w:r w:rsidR="00A30BE2">
        <w:fldChar w:fldCharType="begin" w:fldLock="1"/>
      </w:r>
      <w:r w:rsidR="003D2AD7">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eviouslyFormattedCitation":"(Clark et al., 2015)"},"properties":{"noteIndex":0},"schema":"https://github.com/citation-style-language/schema/raw/master/csl-citation.json"}</w:instrText>
      </w:r>
      <w:r w:rsidR="00A30BE2">
        <w:fldChar w:fldCharType="separate"/>
      </w:r>
      <w:r w:rsidR="00A30BE2" w:rsidRPr="001929FB">
        <w:rPr>
          <w:noProof/>
        </w:rPr>
        <w:t>(Clark et al., 2015)</w:t>
      </w:r>
      <w:r w:rsidR="00A30BE2">
        <w:fldChar w:fldCharType="end"/>
      </w:r>
      <w:r w:rsidR="00A30BE2">
        <w:t>. For instance, factors such as soil nutrients, seasonality, microclimate, and</w:t>
      </w:r>
      <w:r w:rsidR="00D37F16">
        <w:t xml:space="preserve"> topography</w:t>
      </w:r>
      <w:r w:rsidR="00A30BE2">
        <w:t xml:space="preserve"> may be more influential than mean annual temperature and precipitation (refs).</w:t>
      </w:r>
    </w:p>
    <w:p w14:paraId="3B11057A" w14:textId="610DA7C1" w:rsidR="00726EF1" w:rsidRDefault="00C8473D" w:rsidP="00726EF1">
      <w:pPr>
        <w:ind w:firstLine="720"/>
      </w:pPr>
      <w:r>
        <w:t xml:space="preserve">Here, we found slope is a relevant factor in shaping AGB patterns in TMCF. </w:t>
      </w:r>
      <w:r w:rsidR="00A26B66">
        <w:t>Slope steepness influences soil erosion</w:t>
      </w:r>
      <w:r w:rsidR="0072383A">
        <w:t xml:space="preserve">, </w:t>
      </w:r>
      <w:r w:rsidR="00A26B66">
        <w:t>nutrients distribution and leaching</w:t>
      </w:r>
      <w:r w:rsidR="0072383A">
        <w:t>,</w:t>
      </w:r>
      <w:r w:rsidR="00A26B66">
        <w:t xml:space="preserve"> affecting in turn</w:t>
      </w:r>
      <w:r w:rsidR="004657D7">
        <w:t xml:space="preserve"> </w:t>
      </w:r>
      <w:r w:rsidR="00991936">
        <w:t xml:space="preserve">tree growth and </w:t>
      </w:r>
      <w:r w:rsidR="004657D7">
        <w:t>biomass accumulation</w:t>
      </w:r>
      <w:r w:rsidR="00A26B66">
        <w:t xml:space="preserve"> (refs, Marshall 2012). </w:t>
      </w:r>
      <w:r w:rsidR="00726EF1">
        <w:t>Slope has been found to be relevant for driving AGB patterns in X and X (refs), although i</w:t>
      </w:r>
      <w:r w:rsidR="000D75B0">
        <w:t xml:space="preserve">n African TMCF </w:t>
      </w:r>
      <w:proofErr w:type="spellStart"/>
      <w:r w:rsidR="000D75B0">
        <w:t>Cuni</w:t>
      </w:r>
      <w:proofErr w:type="spellEnd"/>
      <w:r w:rsidR="000D75B0">
        <w:t xml:space="preserve">-Sanchez et al (year) found topographic position index and soil fertility to be stronger drivers than slope steepness. These results suggest the role of soil and topography in driving AGB patterns deserves more attention. </w:t>
      </w:r>
      <w:r w:rsidR="00726EF1">
        <w:t>Future work</w:t>
      </w:r>
      <w:r w:rsidR="001A363C">
        <w:t xml:space="preserve"> dedicated to exploring environmental drivers of AGB</w:t>
      </w:r>
      <w:r w:rsidR="00726EF1">
        <w:t xml:space="preserve"> </w:t>
      </w:r>
      <w:r w:rsidR="001A363C">
        <w:t xml:space="preserve">in tropical mountains </w:t>
      </w:r>
      <w:r w:rsidR="00726EF1">
        <w:t xml:space="preserve">should include more variables, especially those related to soil fertility and topography, and a larger elevation transect. </w:t>
      </w:r>
    </w:p>
    <w:p w14:paraId="334CB4D0" w14:textId="73E7980B" w:rsidR="00D61BC3" w:rsidRDefault="006E2780" w:rsidP="00201ED0">
      <w:pPr>
        <w:ind w:firstLine="720"/>
      </w:pPr>
      <w:r>
        <w:t xml:space="preserve">Besides the influence that </w:t>
      </w:r>
      <w:r w:rsidR="00D2483A">
        <w:t>the environment</w:t>
      </w:r>
      <w:r>
        <w:t xml:space="preserve"> exert</w:t>
      </w:r>
      <w:r w:rsidR="00D2483A">
        <w:t>s</w:t>
      </w:r>
      <w:r>
        <w:t xml:space="preserve"> on AGB patterns, forest disturbance and land use also change</w:t>
      </w:r>
      <w:r w:rsidR="00362ED0">
        <w:t xml:space="preserve"> </w:t>
      </w:r>
      <w:r>
        <w:t>along elevation gradients</w:t>
      </w:r>
      <w:r w:rsidR="009351CC">
        <w:t xml:space="preserve"> and can reinforce</w:t>
      </w:r>
      <w:r w:rsidR="00D2483A">
        <w:t xml:space="preserve">, </w:t>
      </w:r>
      <w:r w:rsidR="009351CC">
        <w:t>mask</w:t>
      </w:r>
      <w:r w:rsidR="00405B4A">
        <w:t>,</w:t>
      </w:r>
      <w:r w:rsidR="009351CC">
        <w:t xml:space="preserve"> </w:t>
      </w:r>
      <w:r w:rsidR="00D2483A">
        <w:t xml:space="preserve">or shift the effect of environmental factors </w:t>
      </w:r>
      <w:r w:rsidR="00726EF1">
        <w:t>(</w:t>
      </w:r>
      <w:r w:rsidR="00D2483A">
        <w:t xml:space="preserve">refs – </w:t>
      </w:r>
      <w:proofErr w:type="spellStart"/>
      <w:r w:rsidR="00D2483A">
        <w:t>marshall</w:t>
      </w:r>
      <w:proofErr w:type="spellEnd"/>
      <w:r w:rsidR="00D2483A">
        <w:t xml:space="preserve"> 2012, de la Cruz-Amo 2020, </w:t>
      </w:r>
      <w:proofErr w:type="spellStart"/>
      <w:r w:rsidR="00D2483A">
        <w:t>waide</w:t>
      </w:r>
      <w:proofErr w:type="spellEnd"/>
      <w:r w:rsidR="00D2483A">
        <w:t xml:space="preserve"> 1998?</w:t>
      </w:r>
      <w:r w:rsidR="00726EF1">
        <w:t xml:space="preserve">). </w:t>
      </w:r>
      <w:r w:rsidR="00E41290">
        <w:t>In our study, land use seems to reinforce the effect of the environmental gradient</w:t>
      </w:r>
      <w:r w:rsidR="00D22B19">
        <w:t xml:space="preserve"> because sites experiencing stronger land-use intensity are located at lower elevations. </w:t>
      </w:r>
      <w:r w:rsidR="003D25C2">
        <w:t xml:space="preserve">The effect of forest disturbance and land use on </w:t>
      </w:r>
      <w:r w:rsidR="00292F5A">
        <w:t xml:space="preserve">carbon stocks in general, and AGB in particular, has been studied for a long time (refs) but mainly at local scales, where AGB is measured in </w:t>
      </w:r>
      <w:proofErr w:type="spellStart"/>
      <w:r w:rsidR="00292F5A">
        <w:t>chronosequences</w:t>
      </w:r>
      <w:proofErr w:type="spellEnd"/>
      <w:r w:rsidR="00292F5A">
        <w:t xml:space="preserve"> after disturbance or along land-use intensity gradients (refs). </w:t>
      </w:r>
      <w:r w:rsidR="006F2E29">
        <w:t xml:space="preserve">Fewer studies, however, have delved into land use effects on AGB distribution in tropical mountains </w:t>
      </w:r>
      <w:r w:rsidR="00F67113">
        <w:t>at regional scales</w:t>
      </w:r>
      <w:r w:rsidR="006F2E29">
        <w:t xml:space="preserve"> (refs). </w:t>
      </w:r>
      <w:r w:rsidR="00201ED0">
        <w:t xml:space="preserve">In TMCF within the NMO AGB varies significantly due to land use and forest disturbance at </w:t>
      </w:r>
      <w:r w:rsidR="007B7DB9">
        <w:t>local levels</w:t>
      </w:r>
      <w:r w:rsidR="00201ED0">
        <w:t xml:space="preserve">. In fact, it is possible to find forests at different successional stages in which </w:t>
      </w:r>
      <w:r w:rsidR="00085A60">
        <w:t xml:space="preserve">average </w:t>
      </w:r>
      <w:r w:rsidR="00201ED0">
        <w:t>AGB ranges from as low as 33 to as high as 354</w:t>
      </w:r>
      <w:r w:rsidR="00201ED0" w:rsidRPr="00FD4D33">
        <w:t xml:space="preserve"> </w:t>
      </w:r>
      <w:r w:rsidR="00201ED0">
        <w:t>Mg ha</w:t>
      </w:r>
      <w:r w:rsidR="00201ED0" w:rsidRPr="00FD4D33">
        <w:rPr>
          <w:vertAlign w:val="superscript"/>
        </w:rPr>
        <w:t>-1</w:t>
      </w:r>
      <w:r w:rsidR="00201ED0" w:rsidRPr="00B14B4F">
        <w:t xml:space="preserve"> </w:t>
      </w:r>
      <w:r w:rsidR="00201ED0">
        <w:t xml:space="preserve">within one-hectare landscapes. </w:t>
      </w:r>
      <w:r w:rsidR="00292F5A">
        <w:t>Surprisingly, the influence of land use in these forests is not constrained to the landscape level but it shapes AGB patterns across the region.</w:t>
      </w:r>
      <w:r w:rsidR="00085A60">
        <w:t xml:space="preserve"> These results highlight the need to better understand land use across scales. </w:t>
      </w:r>
    </w:p>
    <w:p w14:paraId="1658FF09" w14:textId="6467D4F2" w:rsidR="00E41290" w:rsidRDefault="00D61BC3" w:rsidP="00F20CD5">
      <w:pPr>
        <w:ind w:firstLine="720"/>
      </w:pPr>
      <w:r>
        <w:t xml:space="preserve">A thorough understanding of the effect of land use on AGB </w:t>
      </w:r>
      <w:r w:rsidR="00FF5FE6">
        <w:t>could, on the one hand, reduce the uncertainty</w:t>
      </w:r>
      <w:r w:rsidR="0077145A">
        <w:t xml:space="preserve"> found in the quantification of carbons stocks and carbon emissions associated to land use and land cover change in the tropics</w:t>
      </w:r>
      <w:r w:rsidR="00F20CD5">
        <w:t>. On the other hand,</w:t>
      </w:r>
      <w:r w:rsidR="0077145A">
        <w:t xml:space="preserve"> </w:t>
      </w:r>
      <w:r w:rsidR="00F20CD5">
        <w:t xml:space="preserve">this knowledge could broaden the understanding of the current state and future potential of these landscapes to store carbon, which </w:t>
      </w:r>
      <w:r w:rsidR="00BF1347">
        <w:t xml:space="preserve">under the current climate crisis </w:t>
      </w:r>
      <w:r w:rsidR="00F20CD5">
        <w:t>is fundamental for suggesting</w:t>
      </w:r>
      <w:r w:rsidR="0077145A">
        <w:t xml:space="preserve"> </w:t>
      </w:r>
      <w:r w:rsidR="00F20CD5">
        <w:t xml:space="preserve">landscape management strategies aimed at sequestering carbon. </w:t>
      </w:r>
      <w:r w:rsidR="00FF5FE6">
        <w:t xml:space="preserve"> </w:t>
      </w:r>
    </w:p>
    <w:p w14:paraId="45FD76CD" w14:textId="77777777" w:rsidR="00F20CD5" w:rsidRDefault="00F20CD5" w:rsidP="00F20CD5"/>
    <w:p w14:paraId="7EC06CE5" w14:textId="77777777" w:rsidR="00756EC8" w:rsidRDefault="00756EC8" w:rsidP="00F20CD5"/>
    <w:p w14:paraId="2B17825F" w14:textId="77777777" w:rsidR="00756EC8" w:rsidRDefault="00756EC8" w:rsidP="00F20CD5"/>
    <w:p w14:paraId="26D287CF" w14:textId="77777777" w:rsidR="00756EC8" w:rsidRDefault="00756EC8" w:rsidP="00F20CD5"/>
    <w:p w14:paraId="460FB3DA" w14:textId="77777777" w:rsidR="00C21BC1" w:rsidRDefault="00756EC8" w:rsidP="00F20CD5">
      <w:r>
        <w:t xml:space="preserve">Add </w:t>
      </w:r>
      <w:r w:rsidR="00C21BC1">
        <w:t>soils may be waterlogged and restrain growth.</w:t>
      </w:r>
    </w:p>
    <w:p w14:paraId="0B1B4566" w14:textId="1F2769B9" w:rsidR="00F51417" w:rsidRDefault="00D53E11" w:rsidP="00F20CD5">
      <w:r>
        <w:t xml:space="preserve">Despite the large effect that land use has on </w:t>
      </w:r>
      <w:r w:rsidR="005171A4">
        <w:t xml:space="preserve">forests ability to store carbon, </w:t>
      </w:r>
      <w:r w:rsidR="004B0778">
        <w:t>a thorough understanding of its effects on AGB is still missing</w:t>
      </w:r>
      <w:r w:rsidR="00497C02">
        <w:t xml:space="preserve">. </w:t>
      </w:r>
      <w:r w:rsidR="00FD0F2F">
        <w:t>In fact, c</w:t>
      </w:r>
      <w:r w:rsidR="00497C02">
        <w:t xml:space="preserve">arbon emissions to the atmosphere due to land use and land cover change in the tropics </w:t>
      </w:r>
      <w:r w:rsidR="00FD0F2F">
        <w:t xml:space="preserve">represent a </w:t>
      </w:r>
      <w:r w:rsidR="00497C02">
        <w:t xml:space="preserve">large </w:t>
      </w:r>
      <w:r w:rsidR="00FD0F2F">
        <w:t xml:space="preserve">source of uncertainty in the global carbon budget </w:t>
      </w:r>
      <w:r w:rsidR="00FD0F2F">
        <w:fldChar w:fldCharType="begin" w:fldLock="1"/>
      </w:r>
      <w:r w:rsidR="001929FB">
        <w:instrText>ADDIN CSL_CITATION {"citationItems":[{"id":"ITEM-1","itemData":{"author":[{"dropping-particle":"","family":"Friedlingstein","given":"Pierre","non-dropping-particle":"","parse-names":false,"suffix":""},{"dropping-particle":"","family":"Jones","given":"Matthew W","non-dropping-particle":"","parse-names":false,"suffix":""},{"dropping-particle":"","family":"Sullivan","given":"Michael O","non-dropping-particle":"","parse-names":false,"suffix":""},{"dropping-particle":"","family":"Andrew","given":"Robbie M","non-dropping-particle":"","parse-names":false,"suffix":""},{"dropping-particle":"","family":"Hauck","given":"Judith","non-dropping-particle":"","parse-names":false,"suffix":""},{"dropping-particle":"","family":"Peters","given":"Glen P","non-dropping-particle":"","parse-names":false,"suffix":""},{"dropping-particle":"","family":"Peters","given":"Wouter","non-dropping-particle":"","parse-names":false,"suffix":""},{"dropping-particle":"","family":"Pongratz","given":"Julia","non-dropping-particle":"","parse-names":false,"suffix":""},{"dropping-particle":"","family":"Sitch","given":"Stephen","non-dropping-particle":"","parse-names":false,"suffix":""},{"dropping-particle":"Le","family":"Quéré","given":"Corinne","non-dropping-particle":"","parse-names":false,"suffix":""}],"id":"ITEM-1","issued":{"date-parts":[["2019"]]},"page":"1783-1838","title":"Global Carbon Budget 2019","type":"article-journal"},"uris":["http://www.mendeley.com/documents/?uuid=7248a70c-5988-4236-a5fd-6ec3775a460c"]}],"mendeley":{"formattedCitation":"(Friedlingstein et al., 2019)","plainTextFormattedCitation":"(Friedlingstein et al., 2019)","previouslyFormattedCitation":"(Friedlingstein et al., 2019)"},"properties":{"noteIndex":0},"schema":"https://github.com/citation-style-language/schema/raw/master/csl-citation.json"}</w:instrText>
      </w:r>
      <w:r w:rsidR="00FD0F2F">
        <w:fldChar w:fldCharType="separate"/>
      </w:r>
      <w:r w:rsidR="00FD0F2F" w:rsidRPr="00FD0F2F">
        <w:rPr>
          <w:noProof/>
        </w:rPr>
        <w:t>(Friedlingstein et al., 2019)</w:t>
      </w:r>
      <w:r w:rsidR="00FD0F2F">
        <w:fldChar w:fldCharType="end"/>
      </w:r>
      <w:r w:rsidR="004B0778">
        <w:t>.</w:t>
      </w:r>
      <w:r w:rsidR="00FD0F2F">
        <w:t xml:space="preserve"> Reducing such uncertainty requires a better understanding of land use across scales.</w:t>
      </w:r>
      <w:r w:rsidR="00587BCB">
        <w:t xml:space="preserve"> </w:t>
      </w:r>
      <w:proofErr w:type="spellStart"/>
      <w:r w:rsidR="00587BCB">
        <w:t>Erb</w:t>
      </w:r>
      <w:proofErr w:type="spellEnd"/>
      <w:r w:rsidR="00587BCB">
        <w:t xml:space="preserve"> et al. () showed that land use reduces by half the amount of carbon that could potentially be stored in terrestrial biomass. </w:t>
      </w:r>
      <w:r w:rsidR="00662CC6">
        <w:t xml:space="preserve">Here we show that </w:t>
      </w:r>
      <w:r w:rsidR="00FD4D33">
        <w:t xml:space="preserve">in </w:t>
      </w:r>
    </w:p>
    <w:p w14:paraId="02F81DD9" w14:textId="5472745B" w:rsidR="00A67900" w:rsidRPr="005853EF" w:rsidRDefault="005853EF">
      <w:proofErr w:type="spellStart"/>
      <w:r w:rsidRPr="005853EF">
        <w:t>Vizcaíno</w:t>
      </w:r>
      <w:proofErr w:type="spellEnd"/>
      <w:r w:rsidRPr="005853EF">
        <w:t>-Bravo et al. (2020)</w:t>
      </w:r>
      <w:r w:rsidR="006C187A" w:rsidRPr="005853EF">
        <w:t xml:space="preserve"> </w:t>
      </w:r>
      <w:r w:rsidRPr="005853EF">
        <w:t>found a positive r</w:t>
      </w:r>
      <w:r>
        <w:t xml:space="preserve">elationship between </w:t>
      </w:r>
      <w:r w:rsidR="00DC1F00">
        <w:t>carbon storage and tree diversity</w:t>
      </w:r>
      <w:r>
        <w:t xml:space="preserve"> in Mexican TMCF</w:t>
      </w:r>
      <w:r w:rsidR="005D0C9A">
        <w:t>,</w:t>
      </w:r>
      <w:r w:rsidR="00DC1F00">
        <w:t xml:space="preserve"> but this trend was highly influenced by a land-use intensity gradient. </w:t>
      </w:r>
      <w:r w:rsidR="005D0C9A">
        <w:t xml:space="preserve"> </w:t>
      </w:r>
    </w:p>
    <w:p w14:paraId="0ED42CA7" w14:textId="7CC1BED5" w:rsidR="003172A5" w:rsidRPr="005853EF" w:rsidRDefault="003172A5">
      <w:r>
        <w:t xml:space="preserve">Besides the variability imposed by the rugged terrain of tropical mountains, AGB is highly influenced by land use </w:t>
      </w:r>
      <w:r>
        <w:fldChar w:fldCharType="begin" w:fldLock="1"/>
      </w:r>
      <w: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mendeley":{"formattedCitation":"(Cartus et al., 2014)","plainTextFormattedCitation":"(Cartus et al., 2014)","previouslyFormattedCitation":"(Cartus et al., 2014)"},"properties":{"noteIndex":0},"schema":"https://github.com/citation-style-language/schema/raw/master/csl-citation.json"}</w:instrText>
      </w:r>
      <w:r>
        <w:fldChar w:fldCharType="separate"/>
      </w:r>
      <w:r w:rsidRPr="009A7289">
        <w:rPr>
          <w:noProof/>
        </w:rPr>
        <w:t>(Cartus et al., 2014)</w:t>
      </w:r>
      <w:r>
        <w:fldChar w:fldCharType="end"/>
      </w:r>
      <w:r>
        <w:t>.</w:t>
      </w:r>
    </w:p>
    <w:p w14:paraId="277C2C0D" w14:textId="604966D0" w:rsidR="001F4B95" w:rsidRDefault="005D0C9A">
      <w:proofErr w:type="spellStart"/>
      <w:r w:rsidRPr="009857AB">
        <w:t>Vizcaíno</w:t>
      </w:r>
      <w:proofErr w:type="spellEnd"/>
      <w:r w:rsidRPr="009857AB">
        <w:t xml:space="preserve">-Bravo et al. </w:t>
      </w:r>
      <w:r w:rsidRPr="005D0C9A">
        <w:t>(2020) found higher AGB values i</w:t>
      </w:r>
      <w:r>
        <w:t>n mature and secondary forests than in coffee farms, forests did not exhibit statistical differences despite being in different successional stages.</w:t>
      </w:r>
    </w:p>
    <w:p w14:paraId="7AFA14F9" w14:textId="0929DD05" w:rsidR="00482E66" w:rsidRPr="00482E66" w:rsidRDefault="00482E66" w:rsidP="00482E66">
      <w:pPr>
        <w:ind w:firstLine="720"/>
      </w:pPr>
      <w:r>
        <w:t>Our results highlight the carbon sequestration potential of forest in secondary succession as well as that of forest-agriculture mosaics</w:t>
      </w:r>
    </w:p>
    <w:p w14:paraId="6A9C7C24" w14:textId="38BF4208" w:rsidR="00663BB3" w:rsidRPr="00663BB3" w:rsidRDefault="00663BB3" w:rsidP="006F0BD5">
      <w:pPr>
        <w:pStyle w:val="Prrafodelista"/>
        <w:numPr>
          <w:ilvl w:val="0"/>
          <w:numId w:val="3"/>
        </w:numPr>
      </w:pPr>
      <w:r>
        <w:rPr>
          <w:rFonts w:ascii="Times New Roman" w:hAnsi="Times New Roman" w:cs="Times New Roman"/>
          <w:sz w:val="24"/>
          <w:szCs w:val="24"/>
        </w:rPr>
        <w:t xml:space="preserve">Measurements of AGB in Mexican TMCF show that C stored in the vegetation ranges from 12.7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Hidalgo, to as high as 413.08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Oaxaca </w:t>
      </w:r>
      <w:r>
        <w:rPr>
          <w:rFonts w:ascii="Times New Roman" w:hAnsi="Times New Roman" w:cs="Times New Roman"/>
          <w:sz w:val="24"/>
          <w:szCs w:val="24"/>
        </w:rPr>
        <w:fldChar w:fldCharType="begin" w:fldLock="1"/>
      </w:r>
      <w:r w:rsidR="003D2AD7">
        <w:rPr>
          <w:rFonts w:ascii="Times New Roman" w:hAnsi="Times New Roman" w:cs="Times New Roman"/>
          <w:sz w:val="24"/>
          <w:szCs w:val="24"/>
        </w:rP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id":"ITEM-2","itemData":{"DOI":"10.5194/bg-13-223-2016","author":[{"dropping-particle":"","family":"Murray-Tortarolo","given":"G.","non-dropping-particle":"","parse-names":false,"suffix":""},{"dropping-particle":"","family":"Friedlingstein","given":"P.","non-dropping-particle":"","parse-names":false,"suffix":""},{"dropping-particle":"","family":"Sitch","given":"S.","non-dropping-particle":"","parse-names":false,"suffix":""},{"dropping-particle":"","family":"Jaramillo","given":"V.J.","non-dropping-particle":"","parse-names":false,"suffix":""},{"dropping-particle":"","family":"Murguía-Flores","given":"F.","non-dropping-particle":"","parse-names":false,"suffix":""},{"dropping-particle":"","family":"Anav","given":"A.","non-dropping-particle":"","parse-names":false,"suffix":""},{"dropping-particle":"","family":"Liu","given":"Y.","non-dropping-particle":"","parse-names":false,"suffix":""},{"dropping-particle":"","family":"Arneth","given":"A.","non-dropping-particle":"","parse-names":false,"suffix":""},{"dropping-particle":"","family":"Arvanitis","given":"A.","non-dropping-particle":"","parse-names":false,"suffix":""},{"dropping-particle":"","family":"Harper","given":"A.","non-dropping-particle":"","parse-names":false,"suffix":""},{"dropping-particle":"","family":"Jain","given":"A.","non-dropping-particle":"","parse-names":false,"suffix":""},{"dropping-particle":"","family":"Kato","given":"E.","non-dropping-particle":"","parse-names":false,"suffix":""},{"dropping-particle":"","family":"Koven","given":"C.","non-dropping-particle":"","parse-names":false,"suffix":""},{"dropping-particle":"","family":"Poulter","given":"B.","non-dropping-particle":"","parse-names":false,"suffix":""},{"dropping-particle":"","family":"Stocker","given":"B.D.","non-dropping-particle":"","parse-names":false,"suffix":""},{"dropping-particle":"","family":"Wiltshire","given":"A.","non-dropping-particle":"","parse-names":false,"suffix":""},{"dropping-particle":"","family":"Zaehle","given":"S.","non-dropping-particle":"","parse-names":false,"suffix":""},{"dropping-particle":"","family":"Zeng","given":"N.","non-dropping-particle":"","parse-names":false,"suffix":""}],"container-title":"Biogeosciences","id":"ITEM-2","issued":{"date-parts":[["2016"]]},"page":"223-238","title":"The carbon cycle in Mexico : past , present and future of C stocks and fluxes","type":"article-journal","volume":"13"},"uris":["http://www.mendeley.com/documents/?uuid=3f6c0953-1510-4d65-ab12-594e2d371ea4"]},{"id":"ITEM-3","itemData":{"author":[{"dropping-particle":"","family":"Acosta","given":"Miguel","non-dropping-particle":"","parse-names":false,"suffix":""},{"dropping-particle":"","family":"Vargas","given":"Jesús","non-dropping-particle":"","parse-names":false,"suffix":""},{"dropping-particle":"","family":"Velázquez","given":"Alejandro","non-dropping-particle":"","parse-names":false,"suffix":""},{"dropping-particle":"","family":"Etchevers-Barra","given":"Jorge D","non-dropping-particle":"","parse-names":false,"suffix":""}],"container-title":"Agrociencia","id":"ITEM-3","issue":"6","issued":{"date-parts":[["2002"]]},"page":"725-736","title":"Estimación de la biomasa aérea mediante el uso de relaciones alométricas en seis especies arbóreas en Oaxaca, México","type":"article-journal","volume":"36"},"uris":["http://www.mendeley.com/documents/?uuid=a032301e-60e9-4281-9b8b-bac70145022b"]},{"id":"ITEM-4","itemData":{"author":[{"dropping-particle":"","family":"Rodríguez","given":"Rodrigo","non-dropping-particle":"","parse-names":false,"suffix":""},{"dropping-particle":"","family":"Jiménez","given":"Javier","non-dropping-particle":"","parse-names":false,"suffix":""},{"dropping-particle":"","family":"Aguirre","given":"Oscar","non-dropping-particle":"","parse-names":false,"suffix":""},{"dropping-particle":"","family":"Treviño","given":"Eduardo","non-dropping-particle":"","parse-names":false,"suffix":""}],"container-title":"Ciencia UANL","id":"ITEM-4","issue":"2","issued":{"date-parts":[["2006"]]},"page":"179-187","title":"Estimación del carbono almacenado en un bosque de niebla en Tamaulipas, México","type":"article-journal","volume":"IX"},"uris":["http://www.mendeley.com/documents/?uuid=016fe8f9-cdd8-4d95-a4c5-a689954206d6"]},{"id":"ITEM-5","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5","issued":{"date-parts":[["2013"]]},"note":"Meave 2006\nAlvarez 2010\nBrown y Lugo 1982\nClark y Clark 1996","page":"171-180","title":"Almacenes de carbono en bosques montanos de niebla de la sierra norte de oaxaca, México","type":"article-journal","volume":"47"},"uris":["http://www.mendeley.com/documents/?uuid=31c5694f-8074-45b3-a2ec-76e219d254c8"]},{"id":"ITEM-6","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s":false,"suffix":""},{"dropping-particle":"","family":"Rodriguez-Laguna","given":"Rodrigo","non-dropping-particle":"","parse-names":false,"suffix":""},{"dropping-particle":"","family"</w:instrText>
      </w:r>
      <w:r w:rsidR="003D2AD7" w:rsidRPr="003D2AD7">
        <w:rPr>
          <w:rFonts w:ascii="Times New Roman" w:hAnsi="Times New Roman" w:cs="Times New Roman"/>
          <w:sz w:val="24"/>
          <w:szCs w:val="24"/>
          <w:lang w:val="es-MX"/>
        </w:rPr>
        <w:instrText>:"Ángeles-Pérez","given":"Gregorio","non-dropping-particle":"","parse-names":false,"suffix":""}],"container-title":"Journal of Mountain Science","id":"ITEM-6","issue":"10","issued":{"date-parts":[["2018"]]},"page":"2136-2147","title":"Land cover change and carbon stores in a tropical montane cloud forest in the Sierra Madre Oriental, Mexico","type":"article-journal","volume":"15"},"uris":["http://www.mendeley.com/documents/?uuid=35339124-ef18-4fa4-aafb-f1a6849b65fe"]}],"mendeley":{"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lainText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reviouslyFormattedCitation":"(Acosta, Vargas, Velázquez, &amp; Etchevers-Barra, 2002; Álvarez-Arteaga et al., 2013; Cartus et al., 2014; Leija-Loredo et al., 2018; Murray-Tortarolo et al., 2016; Rodríguez, Jiménez, Aguirre, &amp; Treviño, 2006)"},"properties":{"noteIndex":0},"schema":"https://github.com/citation-style-language/schema/raw/master/csl-citation.json"}</w:instrText>
      </w:r>
      <w:r>
        <w:rPr>
          <w:rFonts w:ascii="Times New Roman" w:hAnsi="Times New Roman" w:cs="Times New Roman"/>
          <w:sz w:val="24"/>
          <w:szCs w:val="24"/>
        </w:rPr>
        <w:fldChar w:fldCharType="separate"/>
      </w:r>
      <w:r w:rsidR="003D2AD7" w:rsidRPr="003D2AD7">
        <w:rPr>
          <w:rFonts w:ascii="Times New Roman" w:hAnsi="Times New Roman" w:cs="Times New Roman"/>
          <w:noProof/>
          <w:sz w:val="24"/>
          <w:szCs w:val="24"/>
          <w:lang w:val="es-MX"/>
        </w:rPr>
        <w:t>(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w:t>
      </w:r>
      <w:r>
        <w:rPr>
          <w:rFonts w:ascii="Times New Roman" w:hAnsi="Times New Roman" w:cs="Times New Roman"/>
          <w:sz w:val="24"/>
          <w:szCs w:val="24"/>
        </w:rPr>
        <w:fldChar w:fldCharType="end"/>
      </w:r>
      <w:r>
        <w:rPr>
          <w:rFonts w:ascii="Times New Roman" w:hAnsi="Times New Roman" w:cs="Times New Roman"/>
          <w:sz w:val="24"/>
          <w:szCs w:val="24"/>
          <w:lang w:val="es-MX"/>
        </w:rPr>
        <w:t xml:space="preserve">. </w:t>
      </w:r>
      <w:r>
        <w:rPr>
          <w:rFonts w:ascii="Times New Roman" w:hAnsi="Times New Roman" w:cs="Times New Roman"/>
          <w:sz w:val="24"/>
          <w:szCs w:val="24"/>
        </w:rPr>
        <w:t xml:space="preserve">The reason behind the great variability in C estimated in different stands of TMCF has not been explored. Apparently, in tropical forests AGB declines with elevation and slope ang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manualFormatting":"(Spracklen &amp; Righelato, 2014)","plainTextFormattedCitation":"(Spracklen &amp; Righelato, 2014)","previouslyFormattedCitation":"(Spracklen &amp; Righelat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pracklen &amp; Righelato, 2014)</w:t>
      </w:r>
      <w:r>
        <w:rPr>
          <w:rFonts w:ascii="Times New Roman" w:hAnsi="Times New Roman" w:cs="Times New Roman"/>
          <w:sz w:val="24"/>
          <w:szCs w:val="24"/>
        </w:rPr>
        <w:fldChar w:fldCharType="end"/>
      </w:r>
      <w:r>
        <w:rPr>
          <w:rFonts w:ascii="Times New Roman" w:hAnsi="Times New Roman" w:cs="Times New Roman"/>
          <w:sz w:val="24"/>
          <w:szCs w:val="24"/>
        </w:rPr>
        <w:t xml:space="preserve">, probably due to the effect of temperature declining with elevation, as has been shown by van de </w:t>
      </w:r>
      <w:proofErr w:type="spellStart"/>
      <w:r>
        <w:rPr>
          <w:rFonts w:ascii="Times New Roman" w:hAnsi="Times New Roman" w:cs="Times New Roman"/>
          <w:sz w:val="24"/>
          <w:szCs w:val="24"/>
        </w:rPr>
        <w:t>Weg</w:t>
      </w:r>
      <w:proofErr w:type="spellEnd"/>
      <w:r>
        <w:rPr>
          <w:rFonts w:ascii="Times New Roman" w:hAnsi="Times New Roman" w:cs="Times New Roman"/>
          <w:sz w:val="24"/>
          <w:szCs w:val="24"/>
        </w:rPr>
        <w:t xml:space="preserve"> et al. (2014) for a Peruvian TMCF. However, it is unclear if elevation, or geographic location in general, plays a relevant role in AGB allocation in Mexican TMCF. </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a different way as landscape composition changes. -- </w:t>
      </w:r>
      <w:r>
        <w:t xml:space="preserve">forest disturbance by land use probably has different effects on these two ecosystem services. </w:t>
      </w:r>
    </w:p>
    <w:p w14:paraId="6787DA17" w14:textId="5DDB7FBA" w:rsidR="00B228A3" w:rsidRDefault="00F40B08" w:rsidP="00AC5525">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2DB976E0" w14:textId="0501481A" w:rsidR="00ED1DD9" w:rsidRDefault="00ED1DD9" w:rsidP="00ED1DD9">
      <w:pPr>
        <w:pStyle w:val="Prrafodelista"/>
        <w:numPr>
          <w:ilvl w:val="0"/>
          <w:numId w:val="3"/>
        </w:numPr>
      </w:pPr>
      <w:r>
        <w:t xml:space="preserve">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20A2284A" w:rsidR="00B228A3" w:rsidRDefault="008263D7" w:rsidP="00F40B08">
      <w:pPr>
        <w:pStyle w:val="Prrafodelista"/>
        <w:numPr>
          <w:ilvl w:val="0"/>
          <w:numId w:val="3"/>
        </w:numPr>
      </w:pPr>
      <w:r>
        <w:t xml:space="preserve">Many of the allometric equations do not include tree height (according to </w:t>
      </w:r>
      <w:proofErr w:type="spellStart"/>
      <w:r>
        <w:t>Spracklen</w:t>
      </w:r>
      <w:proofErr w:type="spellEnd"/>
      <w:r>
        <w:t>, these ae could overestimate AGB).</w:t>
      </w:r>
    </w:p>
    <w:p w14:paraId="07F06698" w14:textId="74930ACF" w:rsidR="006233E5" w:rsidRDefault="006233E5" w:rsidP="00F40B08">
      <w:pPr>
        <w:pStyle w:val="Prrafodelista"/>
        <w:numPr>
          <w:ilvl w:val="0"/>
          <w:numId w:val="3"/>
        </w:numPr>
      </w:pPr>
      <w:r>
        <w:t>Relationship between AGB and slope is very weak although it always appears in the multiple regression models</w:t>
      </w:r>
    </w:p>
    <w:p w14:paraId="48129E69" w14:textId="36A86C83" w:rsidR="001E48BE" w:rsidRDefault="001E48BE" w:rsidP="00F40B08">
      <w:pPr>
        <w:pStyle w:val="Prrafodelista"/>
        <w:numPr>
          <w:ilvl w:val="0"/>
          <w:numId w:val="3"/>
        </w:numPr>
      </w:pPr>
      <w:r>
        <w:t xml:space="preserve">Add percentages of other non-tree </w:t>
      </w:r>
      <w:proofErr w:type="spellStart"/>
      <w:r>
        <w:t>spp</w:t>
      </w:r>
      <w:proofErr w:type="spellEnd"/>
      <w:r>
        <w:t xml:space="preserve"> and their diversity in other paper</w:t>
      </w:r>
    </w:p>
    <w:p w14:paraId="7657A9F0" w14:textId="21305F42" w:rsidR="0023260B" w:rsidRDefault="0023260B" w:rsidP="00F40B08">
      <w:pPr>
        <w:pStyle w:val="Prrafodelista"/>
        <w:numPr>
          <w:ilvl w:val="0"/>
          <w:numId w:val="3"/>
        </w:numPr>
      </w:pPr>
      <w:r>
        <w:t>Twin crises of biodiversity loss and climate change</w:t>
      </w:r>
    </w:p>
    <w:p w14:paraId="57C3398C" w14:textId="45834D69" w:rsidR="00975619" w:rsidRDefault="00975619" w:rsidP="00F40B08">
      <w:pPr>
        <w:pStyle w:val="Prrafodelista"/>
        <w:numPr>
          <w:ilvl w:val="0"/>
          <w:numId w:val="3"/>
        </w:numPr>
      </w:pPr>
      <w:r>
        <w:t xml:space="preserve">One consequence of the dynamic nature of the socio-economic systems that govern tropical forests is the fact that many modified landscapes exist as highly unstable </w:t>
      </w:r>
      <w:proofErr w:type="spellStart"/>
      <w:r>
        <w:t>spatio</w:t>
      </w:r>
      <w:proofErr w:type="spellEnd"/>
      <w:r>
        <w:t>-temporal mosaics (</w:t>
      </w:r>
      <w:hyperlink r:id="rId6" w:anchor="b11" w:history="1">
        <w:r>
          <w:rPr>
            <w:rStyle w:val="Hipervnculo"/>
          </w:rPr>
          <w:t xml:space="preserve">Bennett </w:t>
        </w:r>
        <w:r>
          <w:rPr>
            <w:rStyle w:val="Hipervnculo"/>
            <w:i/>
            <w:iCs/>
          </w:rPr>
          <w:t>et al.</w:t>
        </w:r>
        <w:r>
          <w:rPr>
            <w:rStyle w:val="Hipervnculo"/>
          </w:rPr>
          <w:t xml:space="preserve"> 2006</w:t>
        </w:r>
      </w:hyperlink>
      <w:r>
        <w:t xml:space="preserve">; </w:t>
      </w:r>
      <w:hyperlink r:id="rId7" w:anchor="b74" w:history="1">
        <w:r>
          <w:rPr>
            <w:rStyle w:val="Hipervnculo"/>
          </w:rPr>
          <w:t xml:space="preserve">Neeff </w:t>
        </w:r>
        <w:r>
          <w:rPr>
            <w:rStyle w:val="Hipervnculo"/>
            <w:i/>
            <w:iCs/>
          </w:rPr>
          <w:t>et al.</w:t>
        </w:r>
        <w:r>
          <w:rPr>
            <w:rStyle w:val="Hipervnculo"/>
          </w:rPr>
          <w:t xml:space="preserve"> 2006</w:t>
        </w:r>
      </w:hyperlink>
      <w:r>
        <w:t xml:space="preserve">; </w:t>
      </w:r>
      <w:hyperlink r:id="rId8" w:anchor="b84" w:history="1">
        <w:r>
          <w:rPr>
            <w:rStyle w:val="Hipervnculo"/>
          </w:rPr>
          <w:t xml:space="preserve">Pressey </w:t>
        </w:r>
        <w:r>
          <w:rPr>
            <w:rStyle w:val="Hipervnculo"/>
            <w:i/>
            <w:iCs/>
          </w:rPr>
          <w:t>et al.</w:t>
        </w:r>
        <w:r>
          <w:rPr>
            <w:rStyle w:val="Hipervnculo"/>
          </w:rPr>
          <w:t xml:space="preserve"> 2007</w:t>
        </w:r>
      </w:hyperlink>
      <w:r>
        <w:t xml:space="preserve">) which are often governed by complex, multi-scale market and regulatory pressures. Understanding the dynamics of landscape mosaics is vital to understanding the long-term persistence of biodiversity in human-modified systems. In: </w:t>
      </w:r>
      <w:hyperlink r:id="rId9" w:history="1">
        <w:r w:rsidRPr="0088210E">
          <w:rPr>
            <w:rStyle w:val="Hipervnculo"/>
          </w:rPr>
          <w:t>https://onlinelibrary.wiley.com/doi/full/10.1111/j.1461-0248.2009.01294.x</w:t>
        </w:r>
      </w:hyperlink>
    </w:p>
    <w:p w14:paraId="1D46005F" w14:textId="7035C49A" w:rsidR="00975619" w:rsidRDefault="00975619" w:rsidP="00F40B08">
      <w:pPr>
        <w:pStyle w:val="Prrafodelista"/>
        <w:numPr>
          <w:ilvl w:val="0"/>
          <w:numId w:val="3"/>
        </w:numPr>
      </w:pPr>
      <w:r>
        <w:t xml:space="preserve">Add these: </w:t>
      </w:r>
      <w:hyperlink r:id="rId10" w:history="1">
        <w:r w:rsidRPr="0088210E">
          <w:rPr>
            <w:rStyle w:val="Hipervnculo"/>
          </w:rPr>
          <w:t>https://www.sciencedirect.com/science/article/pii/S0006320706002850#</w:t>
        </w:r>
      </w:hyperlink>
      <w:r w:rsidRPr="00975619">
        <w:t>!</w:t>
      </w:r>
      <w:r>
        <w:t xml:space="preserve"> </w:t>
      </w:r>
    </w:p>
    <w:p w14:paraId="59C442FA" w14:textId="0087C84E" w:rsidR="00975619" w:rsidRDefault="00975619" w:rsidP="00F40B08">
      <w:pPr>
        <w:pStyle w:val="Prrafodelista"/>
        <w:numPr>
          <w:ilvl w:val="0"/>
          <w:numId w:val="3"/>
        </w:numPr>
      </w:pPr>
      <w:proofErr w:type="spellStart"/>
      <w:r>
        <w:t>Malhi</w:t>
      </w:r>
      <w:proofErr w:type="spellEnd"/>
      <w:r>
        <w:t xml:space="preserve"> Tropical Forests in the Anthropocene: </w:t>
      </w:r>
      <w:r w:rsidRPr="00975619">
        <w:t>https://www.annualreviews.org/doi/pdf/10.1146/annurev-environ-030713-155141</w:t>
      </w:r>
    </w:p>
    <w:p w14:paraId="616F07F6" w14:textId="133F67DA" w:rsidR="00CC2AF6" w:rsidRDefault="00CC2AF6">
      <w:pPr>
        <w:rPr>
          <w:b/>
          <w:bCs/>
        </w:rPr>
      </w:pPr>
      <w:r w:rsidRPr="00CC2AF6">
        <w:rPr>
          <w:b/>
          <w:bCs/>
        </w:rPr>
        <w:t>Conclusions</w:t>
      </w:r>
    </w:p>
    <w:p w14:paraId="0B09C83E" w14:textId="77777777" w:rsidR="00E05622" w:rsidRDefault="005E10A6">
      <w:r>
        <w:t>TMCF in the NMO hold large amounts of AGB</w:t>
      </w:r>
      <w:r w:rsidR="003B139F">
        <w:t xml:space="preserve">, mainly in mature forests but also in forests in secondary succession. </w:t>
      </w:r>
      <w:r w:rsidR="008C7903">
        <w:t xml:space="preserve">AGB magnitude in mature forests is larger than expected but it fits within the </w:t>
      </w:r>
      <w:r w:rsidR="00E05622">
        <w:t xml:space="preserve">reported values for this ecosystem if forests at different successional stages (including young fallows) are considered. </w:t>
      </w:r>
      <w:r w:rsidR="003B139F">
        <w:t xml:space="preserve">AGB is determined by forest structural attributes, particularly by total basal area and the presence of large trees (DBH &gt; 50cm). The relationship between AGB and tree diversity was week, unclear, and scale-dependent. </w:t>
      </w:r>
      <w:r w:rsidR="008C7903">
        <w:t>More research is needed to explore whether a stronger relationship between these two ecosystem features can be found using other diversity indices or functional instead of taxonomic diversity, as well as how this relationship changes across spatial scales.</w:t>
      </w:r>
    </w:p>
    <w:p w14:paraId="027FC0AF" w14:textId="1CE2F629" w:rsidR="005E10A6" w:rsidRPr="005E10A6" w:rsidRDefault="008C7903" w:rsidP="00E05622">
      <w:pPr>
        <w:ind w:firstLine="360"/>
      </w:pPr>
      <w:r>
        <w:t xml:space="preserve">AGB in TMCF within NMO </w:t>
      </w:r>
      <w:r w:rsidR="00E05622">
        <w:t>increases with elevation. Although we were expecting to find shorter trees</w:t>
      </w:r>
      <w:r w:rsidR="00B712EF">
        <w:t xml:space="preserve">, </w:t>
      </w:r>
      <w:r w:rsidR="00E05622">
        <w:t>lower stem density</w:t>
      </w:r>
      <w:r w:rsidR="00B712EF">
        <w:t>, and lower AGB</w:t>
      </w:r>
      <w:r w:rsidR="00E05622">
        <w:t xml:space="preserve"> as elevation increased as has been described in tropical montane forests in South America, we found the opposite trend. Furthermore, </w:t>
      </w:r>
      <w:r w:rsidR="008705F5">
        <w:t xml:space="preserve">our results show that AGB patterns are influenced by the compounding effects of land use and environmental factors, where land use has a larger role. </w:t>
      </w:r>
      <w:r w:rsidR="003C24F5">
        <w:t xml:space="preserve">Although environmental factors such as temperature, precipitation, and slope seem to influence forest biomass in the region, their effect is </w:t>
      </w:r>
      <w:r w:rsidR="004F0907">
        <w:t>weak</w:t>
      </w:r>
      <w:r w:rsidR="003C24F5">
        <w:t>. Analyzing other environmental factors (</w:t>
      </w:r>
      <w:proofErr w:type="gramStart"/>
      <w:r w:rsidR="003C24F5">
        <w:t>e.g.</w:t>
      </w:r>
      <w:proofErr w:type="gramEnd"/>
      <w:r w:rsidR="003C24F5">
        <w:t xml:space="preserve"> soil nutrients) and studying a larger elevation gradient that includes other types of ecosystems could shed more light on the role of the environment in shaping AGB patterns</w:t>
      </w:r>
      <w:r w:rsidR="007C6459">
        <w:t xml:space="preserve"> in the region</w:t>
      </w:r>
      <w:r w:rsidR="003C24F5">
        <w:t xml:space="preserve">. </w:t>
      </w:r>
      <w:r w:rsidR="008705F5">
        <w:t xml:space="preserve">The influence of land use on AGB </w:t>
      </w:r>
      <w:r w:rsidR="00773CF9">
        <w:t xml:space="preserve">is </w:t>
      </w:r>
      <w:r w:rsidR="004F0907">
        <w:t xml:space="preserve">significant, larger than expected, and is not constrained </w:t>
      </w:r>
      <w:r w:rsidR="00773CF9">
        <w:t>to</w:t>
      </w:r>
      <w:r w:rsidR="004F0907">
        <w:t xml:space="preserve"> local scales.</w:t>
      </w:r>
      <w:r w:rsidR="008705F5">
        <w:t xml:space="preserve"> </w:t>
      </w:r>
      <w:r w:rsidR="004F0907">
        <w:t>O</w:t>
      </w:r>
      <w:r w:rsidR="008705F5">
        <w:t xml:space="preserve">n the contrary, land use shapes AGB patterns at landscape and regional scales. </w:t>
      </w:r>
      <w:r w:rsidR="007C6459">
        <w:t xml:space="preserve">Our results highlight the </w:t>
      </w:r>
      <w:r w:rsidR="007C6459">
        <w:t>fundamental</w:t>
      </w:r>
      <w:r w:rsidR="007C6459">
        <w:t xml:space="preserve"> need of</w:t>
      </w:r>
      <w:r w:rsidR="008705F5">
        <w:t xml:space="preserve"> studying the effect of land use across scales </w:t>
      </w:r>
      <w:r w:rsidR="003C24F5">
        <w:t>to</w:t>
      </w:r>
      <w:r w:rsidR="008705F5">
        <w:t xml:space="preserve"> better understand patterns of AGB in the tropics.</w:t>
      </w:r>
      <w:r w:rsidR="00B712EF">
        <w:t xml:space="preserve"> </w:t>
      </w:r>
    </w:p>
    <w:p w14:paraId="0733DC48" w14:textId="77777777" w:rsidR="00E14D59" w:rsidRPr="00CC2AF6" w:rsidRDefault="00E14D59">
      <w:pPr>
        <w:rPr>
          <w:b/>
          <w:bCs/>
        </w:rPr>
      </w:pPr>
    </w:p>
    <w:p w14:paraId="1FEEF045" w14:textId="30182EE7" w:rsidR="00CC2AF6" w:rsidRDefault="00CC2AF6">
      <w:pPr>
        <w:rPr>
          <w:b/>
          <w:bCs/>
        </w:rPr>
      </w:pPr>
      <w:r w:rsidRPr="00CC2AF6">
        <w:rPr>
          <w:b/>
          <w:bCs/>
        </w:rPr>
        <w:t>Tables</w:t>
      </w:r>
    </w:p>
    <w:p w14:paraId="774A9F59" w14:textId="6696EF2B" w:rsidR="00FD0D17" w:rsidRDefault="00E72CF0" w:rsidP="00FD0D17">
      <w:r w:rsidRPr="009847A8">
        <w:t xml:space="preserve">Table </w:t>
      </w:r>
      <w:r w:rsidR="00AD2B7D">
        <w:t>1</w:t>
      </w:r>
      <w:r w:rsidRPr="009847A8">
        <w:t>.</w:t>
      </w:r>
      <w:r>
        <w:t xml:space="preserve"> </w:t>
      </w:r>
      <w:r w:rsidR="003A3660">
        <w:t>Summary statistics of s</w:t>
      </w:r>
      <w:r>
        <w:t>tructural attributes</w:t>
      </w:r>
      <w:r w:rsidR="005873C3">
        <w:t xml:space="preserve">, </w:t>
      </w:r>
      <w:r w:rsidR="003A3660">
        <w:t>aboveground biomass</w:t>
      </w:r>
      <w:r w:rsidR="005873C3">
        <w:t xml:space="preserve"> (AGB)</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CF5AE4">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05228BE5" w:rsidR="00FD0D17" w:rsidRPr="00B07AE2" w:rsidRDefault="00FD0D17">
            <w:pPr>
              <w:rPr>
                <w:b/>
                <w:bCs/>
              </w:rPr>
            </w:pPr>
            <w:r w:rsidRPr="00B07AE2">
              <w:rPr>
                <w:b/>
                <w:bCs/>
              </w:rPr>
              <w:t xml:space="preserve">Min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30DC47F6" w:rsidR="00FD0D17" w:rsidRPr="00B07AE2" w:rsidRDefault="00FD0D17">
            <w:pPr>
              <w:rPr>
                <w:b/>
                <w:bCs/>
              </w:rPr>
            </w:pPr>
            <w:r w:rsidRPr="00B07AE2">
              <w:rPr>
                <w:b/>
                <w:bCs/>
              </w:rPr>
              <w:t xml:space="preserve">Max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52F7E513" w:rsidR="00FD0D17" w:rsidRPr="00B07AE2" w:rsidRDefault="00FD0D17">
            <w:pPr>
              <w:rPr>
                <w:rFonts w:cstheme="minorHAnsi"/>
                <w:b/>
                <w:bCs/>
              </w:rPr>
            </w:pPr>
            <w:r w:rsidRPr="00B07AE2">
              <w:rPr>
                <w:b/>
                <w:bCs/>
              </w:rPr>
              <w:t xml:space="preserve">Mean </w:t>
            </w:r>
            <w:r w:rsidR="0015006C">
              <w:rPr>
                <w:b/>
                <w:bCs/>
              </w:rPr>
              <w:t>(</w:t>
            </w:r>
            <w:r w:rsidRPr="00B07AE2">
              <w:rPr>
                <w:rFonts w:ascii="French Script MT" w:hAnsi="French Script MT"/>
                <w:b/>
                <w:bCs/>
              </w:rPr>
              <w:t xml:space="preserve">± </w:t>
            </w:r>
            <w:r w:rsidRPr="00B07AE2">
              <w:rPr>
                <w:rFonts w:cstheme="minorHAnsi"/>
                <w:b/>
                <w:bCs/>
              </w:rPr>
              <w:t>S.D.</w:t>
            </w:r>
            <w:r w:rsidR="0015006C">
              <w:rPr>
                <w:rFonts w:cstheme="minorHAnsi"/>
                <w:b/>
                <w:bCs/>
              </w:rPr>
              <w:t>)</w:t>
            </w:r>
          </w:p>
        </w:tc>
      </w:tr>
      <w:tr w:rsidR="00E801A3" w14:paraId="206D339E"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4AB94139" w:rsidR="00FD0D17" w:rsidRDefault="00FD0D17">
            <w:r>
              <w:t xml:space="preserve">81.25 </w:t>
            </w:r>
            <w:r w:rsidR="00057AA3">
              <w:t>(</w:t>
            </w:r>
            <w:r>
              <w:rPr>
                <w:rFonts w:ascii="French Script MT" w:hAnsi="French Script MT"/>
              </w:rPr>
              <w:t>±</w:t>
            </w:r>
            <w:r>
              <w:t>15.72</w:t>
            </w:r>
            <w:r w:rsidR="00057AA3">
              <w:t>)</w:t>
            </w:r>
            <w: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4CBE83EA" w14:textId="4D716692" w:rsidR="00FD0D17" w:rsidRDefault="00FD0D17">
            <w:r>
              <w:t>1806.25</w:t>
            </w:r>
            <w:r w:rsidR="00057AA3">
              <w:t xml:space="preserve"> (</w:t>
            </w:r>
            <w:r>
              <w:rPr>
                <w:rFonts w:ascii="French Script MT" w:hAnsi="French Script MT"/>
              </w:rPr>
              <w:t>±</w:t>
            </w:r>
            <w:r>
              <w:t>444.10</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43D78FC9" w14:textId="198CD44D" w:rsidR="00FD0D17" w:rsidRDefault="002F6887">
            <w:r>
              <w:t>641.56</w:t>
            </w:r>
            <w:r w:rsidR="00CF5AE4">
              <w:t xml:space="preserve"> (</w:t>
            </w:r>
            <w:r w:rsidR="00FD0D17">
              <w:rPr>
                <w:rFonts w:ascii="French Script MT" w:hAnsi="French Script MT"/>
              </w:rPr>
              <w:t>±</w:t>
            </w:r>
            <w:r w:rsidR="00FD0D17">
              <w:t>35</w:t>
            </w:r>
            <w:r>
              <w:t>5</w:t>
            </w:r>
            <w:r w:rsidR="00FD0D17">
              <w:t>.</w:t>
            </w:r>
            <w:r>
              <w:t>23</w:t>
            </w:r>
            <w:r w:rsidR="00CF5AE4">
              <w:t>)</w:t>
            </w:r>
          </w:p>
        </w:tc>
      </w:tr>
      <w:tr w:rsidR="00FD0D17" w14:paraId="10BC76F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40080AD6" w:rsidR="00FD0D17" w:rsidRPr="002F6887" w:rsidRDefault="002F6887">
            <w:pPr>
              <w:rPr>
                <w:rFonts w:cstheme="minorHAnsi"/>
              </w:rPr>
            </w:pPr>
            <w:r>
              <w:t xml:space="preserve">2.26 </w:t>
            </w:r>
            <w:r w:rsidR="00057AA3">
              <w:t>(</w:t>
            </w:r>
            <w:r w:rsidR="00FD0D17">
              <w:rPr>
                <w:rFonts w:ascii="French Script MT" w:hAnsi="French Script MT"/>
              </w:rPr>
              <w:t>±</w:t>
            </w:r>
            <w:r>
              <w:rPr>
                <w:rFonts w:cstheme="minorHAnsi"/>
              </w:rPr>
              <w:t>0.64</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hideMark/>
          </w:tcPr>
          <w:p w14:paraId="09001AA5" w14:textId="17E6575F" w:rsidR="00FD0D17" w:rsidRDefault="002F6887">
            <w:r>
              <w:rPr>
                <w:rFonts w:cstheme="minorHAnsi"/>
              </w:rPr>
              <w:t xml:space="preserve">51.08 </w:t>
            </w:r>
            <w:r w:rsidR="00057AA3">
              <w:rPr>
                <w:rFonts w:cstheme="minorHAnsi"/>
              </w:rPr>
              <w:t>(</w:t>
            </w:r>
            <w:r w:rsidR="00FD0D17">
              <w:rPr>
                <w:rFonts w:ascii="French Script MT" w:hAnsi="French Script MT"/>
              </w:rPr>
              <w:t>±</w:t>
            </w:r>
            <w:r>
              <w:rPr>
                <w:rFonts w:cstheme="minorHAnsi"/>
              </w:rPr>
              <w:t>6.57</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640AE33D" w14:textId="5FDC1803" w:rsidR="00FD0D17" w:rsidRDefault="002F6887">
            <w:r>
              <w:t>20.42</w:t>
            </w:r>
            <w:r w:rsidR="00CF5AE4">
              <w:t xml:space="preserve"> (</w:t>
            </w:r>
            <w:r w:rsidR="00FD0D17">
              <w:rPr>
                <w:rFonts w:ascii="French Script MT" w:hAnsi="French Script MT"/>
              </w:rPr>
              <w:t>±</w:t>
            </w:r>
            <w:r>
              <w:t>13.48</w:t>
            </w:r>
            <w:r w:rsidR="00CF5AE4">
              <w:t>)</w:t>
            </w:r>
          </w:p>
        </w:tc>
      </w:tr>
      <w:tr w:rsidR="00FD0D17" w14:paraId="2223119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0F949980" w:rsidR="00FD0D17" w:rsidRDefault="002F6887">
            <w:r>
              <w:rPr>
                <w:rFonts w:cstheme="minorHAnsi"/>
              </w:rPr>
              <w:t xml:space="preserve">5.92 </w:t>
            </w:r>
            <w:r w:rsidR="00057AA3">
              <w:rPr>
                <w:rFonts w:cstheme="minorHAnsi"/>
              </w:rPr>
              <w:t>(</w:t>
            </w:r>
            <w:r w:rsidR="00FD0D17">
              <w:rPr>
                <w:rFonts w:ascii="French Script MT" w:hAnsi="French Script MT"/>
              </w:rPr>
              <w:t>±</w:t>
            </w:r>
            <w:r>
              <w:rPr>
                <w:rFonts w:cstheme="minorHAnsi"/>
              </w:rPr>
              <w:t>0.68</w:t>
            </w:r>
            <w:r w:rsidR="00057AA3">
              <w:rPr>
                <w:rFonts w:cstheme="minorHAnsi"/>
              </w:rPr>
              <w:t>)</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249F8CB9" w:rsidR="00FD0D17" w:rsidRDefault="002F6887">
            <w:r>
              <w:rPr>
                <w:rFonts w:cstheme="minorHAnsi"/>
              </w:rPr>
              <w:t xml:space="preserve">24.91 </w:t>
            </w:r>
            <w:r w:rsidR="00057AA3">
              <w:rPr>
                <w:rFonts w:cstheme="minorHAnsi"/>
              </w:rPr>
              <w:t>(</w:t>
            </w:r>
            <w:r w:rsidR="00FD0D17">
              <w:rPr>
                <w:rFonts w:ascii="French Script MT" w:hAnsi="French Script MT"/>
              </w:rPr>
              <w:t>±</w:t>
            </w:r>
            <w:r>
              <w:rPr>
                <w:rFonts w:cstheme="minorHAnsi"/>
              </w:rPr>
              <w:t>1.00</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hideMark/>
          </w:tcPr>
          <w:p w14:paraId="6998B34A" w14:textId="40FA85E4" w:rsidR="00FD0D17" w:rsidRDefault="002F6887">
            <w:r>
              <w:rPr>
                <w:rFonts w:cstheme="minorHAnsi"/>
              </w:rPr>
              <w:t xml:space="preserve">12.46 </w:t>
            </w:r>
            <w:r w:rsidR="00CF5AE4">
              <w:rPr>
                <w:rFonts w:cstheme="minorHAnsi"/>
              </w:rPr>
              <w:t>(</w:t>
            </w:r>
            <w:r w:rsidR="00FD0D17">
              <w:rPr>
                <w:rFonts w:ascii="French Script MT" w:hAnsi="French Script MT"/>
              </w:rPr>
              <w:t>±</w:t>
            </w:r>
            <w:r w:rsidR="00FD0D17">
              <w:t xml:space="preserve"> </w:t>
            </w:r>
            <w:r>
              <w:t>4.63</w:t>
            </w:r>
            <w:r w:rsidR="00CF5AE4">
              <w:t>)</w:t>
            </w:r>
          </w:p>
        </w:tc>
      </w:tr>
      <w:tr w:rsidR="002E09C8" w14:paraId="0A3B2C70" w14:textId="77777777" w:rsidTr="00CF5AE4">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2D16A3D" w:rsidR="002E09C8" w:rsidRDefault="002E09C8">
            <w:pPr>
              <w:rPr>
                <w:rFonts w:cstheme="minorHAnsi"/>
              </w:rPr>
            </w:pPr>
            <w:r>
              <w:rPr>
                <w:rFonts w:cstheme="minorHAnsi"/>
              </w:rPr>
              <w:t xml:space="preserve">0.32 </w:t>
            </w:r>
            <w:r w:rsidR="00057AA3">
              <w:rPr>
                <w:rFonts w:cstheme="minorHAnsi"/>
              </w:rPr>
              <w:t>(</w:t>
            </w:r>
            <w:r>
              <w:rPr>
                <w:rFonts w:ascii="French Script MT" w:hAnsi="French Script MT"/>
              </w:rPr>
              <w:t>±</w:t>
            </w:r>
            <w:r>
              <w:rPr>
                <w:rFonts w:cstheme="minorHAnsi"/>
              </w:rPr>
              <w:t>0.02</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tcPr>
          <w:p w14:paraId="4457B62C" w14:textId="5D8A7B0D" w:rsidR="002E09C8" w:rsidRDefault="002E09C8">
            <w:pPr>
              <w:rPr>
                <w:rFonts w:cstheme="minorHAnsi"/>
              </w:rPr>
            </w:pPr>
            <w:r>
              <w:rPr>
                <w:rFonts w:cstheme="minorHAnsi"/>
              </w:rPr>
              <w:t xml:space="preserve">0.76 </w:t>
            </w:r>
            <w:r w:rsidR="00057AA3">
              <w:rPr>
                <w:rFonts w:cstheme="minorHAnsi"/>
              </w:rPr>
              <w:t>(</w:t>
            </w:r>
            <w:r>
              <w:rPr>
                <w:rFonts w:ascii="French Script MT" w:hAnsi="French Script MT"/>
              </w:rPr>
              <w:t>±</w:t>
            </w:r>
            <w:r>
              <w:rPr>
                <w:rFonts w:cstheme="minorHAnsi"/>
              </w:rPr>
              <w:t>0.01</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tcPr>
          <w:p w14:paraId="73F49D15" w14:textId="65EF481A" w:rsidR="002E09C8" w:rsidRDefault="00A17444">
            <w:pPr>
              <w:rPr>
                <w:rFonts w:cstheme="minorHAnsi"/>
              </w:rPr>
            </w:pPr>
            <w:r>
              <w:rPr>
                <w:rFonts w:cstheme="minorHAnsi"/>
              </w:rPr>
              <w:t xml:space="preserve">0.56 </w:t>
            </w:r>
            <w:r w:rsidR="00CF5AE4">
              <w:rPr>
                <w:rFonts w:cstheme="minorHAnsi"/>
              </w:rPr>
              <w:t>(</w:t>
            </w:r>
            <w:r>
              <w:rPr>
                <w:rFonts w:ascii="French Script MT" w:hAnsi="French Script MT"/>
              </w:rPr>
              <w:t xml:space="preserve">± </w:t>
            </w:r>
            <w:r>
              <w:rPr>
                <w:rFonts w:cstheme="minorHAnsi"/>
              </w:rPr>
              <w:t>0.14</w:t>
            </w:r>
            <w:r w:rsidR="00CF5AE4">
              <w:rPr>
                <w:rFonts w:cstheme="minorHAnsi"/>
              </w:rPr>
              <w:t>)</w:t>
            </w:r>
          </w:p>
        </w:tc>
      </w:tr>
      <w:tr w:rsidR="00FD0D17" w14:paraId="10355D80"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46E57C7A" w:rsidR="00FD0D17" w:rsidRPr="001C6E1B" w:rsidRDefault="001C6E1B">
            <w:pPr>
              <w:rPr>
                <w:rFonts w:cstheme="minorHAnsi"/>
              </w:rPr>
            </w:pPr>
            <w:r w:rsidRPr="001C6E1B">
              <w:rPr>
                <w:rFonts w:cstheme="minorHAnsi"/>
              </w:rPr>
              <w:t xml:space="preserve">8.26 </w:t>
            </w:r>
            <w:r w:rsidR="00057AA3">
              <w:rPr>
                <w:rFonts w:cstheme="minorHAnsi"/>
              </w:rPr>
              <w:t>(</w:t>
            </w:r>
            <w:r>
              <w:rPr>
                <w:rFonts w:ascii="French Script MT" w:hAnsi="French Script MT"/>
              </w:rPr>
              <w:t>±</w:t>
            </w:r>
            <w:r w:rsidRPr="001C6E1B">
              <w:rPr>
                <w:rFonts w:cstheme="minorHAnsi"/>
              </w:rPr>
              <w:t>1.02</w:t>
            </w:r>
            <w:r w:rsidR="00057AA3">
              <w:rPr>
                <w:rFonts w:cstheme="minorHAnsi"/>
              </w:rPr>
              <w:t>)</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1DDA0776" w:rsidR="00FD0D17" w:rsidRDefault="001C6E1B">
            <w:r w:rsidRPr="001C6E1B">
              <w:rPr>
                <w:rFonts w:cstheme="minorHAnsi"/>
              </w:rPr>
              <w:t>414.52</w:t>
            </w:r>
            <w:r w:rsidR="00057AA3">
              <w:rPr>
                <w:rFonts w:cstheme="minorHAnsi"/>
              </w:rPr>
              <w:t xml:space="preserve"> (</w:t>
            </w:r>
            <w:r w:rsidR="00FD0D17">
              <w:rPr>
                <w:rFonts w:ascii="French Script MT" w:hAnsi="French Script MT"/>
              </w:rPr>
              <w:t>±</w:t>
            </w:r>
            <w:r w:rsidR="00FD0D17">
              <w:t xml:space="preserve"> </w:t>
            </w:r>
            <w:r>
              <w:t>19.29</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2AEE3A0A" w14:textId="27AE0A34" w:rsidR="00FD0D17" w:rsidRDefault="001C6E1B">
            <w:r w:rsidRPr="001C6E1B">
              <w:rPr>
                <w:rFonts w:cstheme="minorHAnsi"/>
              </w:rPr>
              <w:t xml:space="preserve">137.49 </w:t>
            </w:r>
            <w:r w:rsidR="00CF5AE4">
              <w:rPr>
                <w:rFonts w:cstheme="minorHAnsi"/>
              </w:rPr>
              <w:t>(</w:t>
            </w:r>
            <w:r w:rsidR="00FD0D17">
              <w:rPr>
                <w:rFonts w:ascii="French Script MT" w:hAnsi="French Script MT"/>
              </w:rPr>
              <w:t>±</w:t>
            </w:r>
            <w:r w:rsidR="00FD0D17">
              <w:t xml:space="preserve"> </w:t>
            </w:r>
            <w:r>
              <w:t>121.29</w:t>
            </w:r>
            <w:r w:rsidR="00CF5AE4">
              <w:t>)</w:t>
            </w:r>
          </w:p>
        </w:tc>
      </w:tr>
      <w:tr w:rsidR="00E801A3" w14:paraId="5B062804"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E801A3" w14:paraId="56F26D1E" w14:textId="77777777" w:rsidTr="00CF5AE4">
        <w:tc>
          <w:tcPr>
            <w:tcW w:w="3114" w:type="dxa"/>
            <w:tcBorders>
              <w:top w:val="single" w:sz="4" w:space="0" w:color="auto"/>
              <w:left w:val="single" w:sz="4" w:space="0" w:color="auto"/>
              <w:bottom w:val="single" w:sz="4" w:space="0" w:color="auto"/>
              <w:right w:val="single" w:sz="4" w:space="0" w:color="auto"/>
            </w:tcBorders>
          </w:tcPr>
          <w:p w14:paraId="056DBFF0" w14:textId="1043B7CE" w:rsidR="00E801A3" w:rsidRDefault="00E801A3">
            <w:r>
              <w:t xml:space="preserve">Species richness </w:t>
            </w:r>
          </w:p>
        </w:tc>
        <w:tc>
          <w:tcPr>
            <w:tcW w:w="1559" w:type="dxa"/>
            <w:tcBorders>
              <w:top w:val="single" w:sz="4" w:space="0" w:color="auto"/>
              <w:left w:val="single" w:sz="4" w:space="0" w:color="auto"/>
              <w:bottom w:val="single" w:sz="4" w:space="0" w:color="auto"/>
              <w:right w:val="single" w:sz="4" w:space="0" w:color="auto"/>
            </w:tcBorders>
          </w:tcPr>
          <w:p w14:paraId="5E691874" w14:textId="387EA587" w:rsidR="00E801A3" w:rsidRDefault="000F133D">
            <w:pPr>
              <w:tabs>
                <w:tab w:val="left" w:pos="473"/>
              </w:tabs>
            </w:pPr>
            <w:r>
              <w:t>18</w:t>
            </w:r>
          </w:p>
        </w:tc>
        <w:tc>
          <w:tcPr>
            <w:tcW w:w="1843" w:type="dxa"/>
            <w:tcBorders>
              <w:top w:val="single" w:sz="4" w:space="0" w:color="auto"/>
              <w:left w:val="single" w:sz="4" w:space="0" w:color="auto"/>
              <w:bottom w:val="single" w:sz="4" w:space="0" w:color="auto"/>
              <w:right w:val="single" w:sz="4" w:space="0" w:color="auto"/>
            </w:tcBorders>
          </w:tcPr>
          <w:p w14:paraId="00DBF1D0" w14:textId="6DA10AE6" w:rsidR="00E801A3" w:rsidRDefault="000F133D">
            <w:r>
              <w:t>4</w:t>
            </w:r>
          </w:p>
        </w:tc>
        <w:tc>
          <w:tcPr>
            <w:tcW w:w="1701" w:type="dxa"/>
            <w:tcBorders>
              <w:top w:val="single" w:sz="4" w:space="0" w:color="auto"/>
              <w:left w:val="single" w:sz="4" w:space="0" w:color="auto"/>
              <w:bottom w:val="single" w:sz="4" w:space="0" w:color="auto"/>
              <w:right w:val="single" w:sz="4" w:space="0" w:color="auto"/>
            </w:tcBorders>
          </w:tcPr>
          <w:p w14:paraId="10D8599C" w14:textId="081ED494" w:rsidR="00E801A3" w:rsidRDefault="000F133D">
            <w:r>
              <w:t>8</w:t>
            </w:r>
            <w:r w:rsidR="00057AA3">
              <w:t xml:space="preserve"> </w:t>
            </w:r>
          </w:p>
        </w:tc>
      </w:tr>
      <w:tr w:rsidR="00E801A3" w14:paraId="78C2E30C" w14:textId="77777777" w:rsidTr="00CF5AE4">
        <w:tc>
          <w:tcPr>
            <w:tcW w:w="3114" w:type="dxa"/>
            <w:tcBorders>
              <w:top w:val="single" w:sz="4" w:space="0" w:color="auto"/>
              <w:left w:val="single" w:sz="4" w:space="0" w:color="auto"/>
              <w:bottom w:val="single" w:sz="4" w:space="0" w:color="auto"/>
              <w:right w:val="single" w:sz="4" w:space="0" w:color="auto"/>
            </w:tcBorders>
          </w:tcPr>
          <w:p w14:paraId="36332405" w14:textId="696A4777" w:rsidR="00E801A3" w:rsidRDefault="00E801A3">
            <w:r>
              <w:t xml:space="preserve">Shannon </w:t>
            </w:r>
          </w:p>
        </w:tc>
        <w:tc>
          <w:tcPr>
            <w:tcW w:w="1559" w:type="dxa"/>
            <w:tcBorders>
              <w:top w:val="single" w:sz="4" w:space="0" w:color="auto"/>
              <w:left w:val="single" w:sz="4" w:space="0" w:color="auto"/>
              <w:bottom w:val="single" w:sz="4" w:space="0" w:color="auto"/>
              <w:right w:val="single" w:sz="4" w:space="0" w:color="auto"/>
            </w:tcBorders>
          </w:tcPr>
          <w:p w14:paraId="62F9972D" w14:textId="736C322A" w:rsidR="00E801A3" w:rsidRPr="001C6E1B" w:rsidRDefault="000F133D">
            <w:pPr>
              <w:rPr>
                <w:rFonts w:cstheme="minorHAnsi"/>
              </w:rPr>
            </w:pPr>
            <w:r>
              <w:rPr>
                <w:rFonts w:cstheme="minorHAnsi"/>
              </w:rPr>
              <w:t>0.51</w:t>
            </w:r>
          </w:p>
        </w:tc>
        <w:tc>
          <w:tcPr>
            <w:tcW w:w="1843" w:type="dxa"/>
            <w:tcBorders>
              <w:top w:val="single" w:sz="4" w:space="0" w:color="auto"/>
              <w:left w:val="single" w:sz="4" w:space="0" w:color="auto"/>
              <w:bottom w:val="single" w:sz="4" w:space="0" w:color="auto"/>
              <w:right w:val="single" w:sz="4" w:space="0" w:color="auto"/>
            </w:tcBorders>
          </w:tcPr>
          <w:p w14:paraId="1C297E81" w14:textId="6FE79F19" w:rsidR="00E801A3" w:rsidRPr="001C6E1B" w:rsidRDefault="000F133D">
            <w:pPr>
              <w:rPr>
                <w:rFonts w:cstheme="minorHAnsi"/>
              </w:rPr>
            </w:pPr>
            <w:r>
              <w:rPr>
                <w:rFonts w:cstheme="minorHAnsi"/>
              </w:rPr>
              <w:t>2.41</w:t>
            </w:r>
          </w:p>
        </w:tc>
        <w:tc>
          <w:tcPr>
            <w:tcW w:w="1701" w:type="dxa"/>
            <w:tcBorders>
              <w:top w:val="single" w:sz="4" w:space="0" w:color="auto"/>
              <w:left w:val="single" w:sz="4" w:space="0" w:color="auto"/>
              <w:bottom w:val="single" w:sz="4" w:space="0" w:color="auto"/>
              <w:right w:val="single" w:sz="4" w:space="0" w:color="auto"/>
            </w:tcBorders>
          </w:tcPr>
          <w:p w14:paraId="7EE6D694" w14:textId="21CDDC41" w:rsidR="00E801A3" w:rsidRDefault="000F133D">
            <w:r>
              <w:t>1.49</w:t>
            </w:r>
            <w:r w:rsidR="00057AA3">
              <w:t xml:space="preserve"> </w:t>
            </w:r>
          </w:p>
        </w:tc>
      </w:tr>
      <w:tr w:rsidR="00E801A3" w14:paraId="3B0C1325"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CF5AE4">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1FD1F3E9" w:rsidR="00800F5C" w:rsidRPr="001C6E1B" w:rsidRDefault="000F133D">
            <w:pPr>
              <w:rPr>
                <w:rFonts w:cstheme="minorHAnsi"/>
              </w:rPr>
            </w:pPr>
            <w:r>
              <w:rPr>
                <w:rFonts w:cstheme="minorHAnsi"/>
              </w:rPr>
              <w:t>10.58</w:t>
            </w:r>
          </w:p>
        </w:tc>
        <w:tc>
          <w:tcPr>
            <w:tcW w:w="1843" w:type="dxa"/>
            <w:tcBorders>
              <w:top w:val="single" w:sz="4" w:space="0" w:color="auto"/>
              <w:left w:val="single" w:sz="4" w:space="0" w:color="auto"/>
              <w:bottom w:val="single" w:sz="4" w:space="0" w:color="auto"/>
              <w:right w:val="single" w:sz="4" w:space="0" w:color="auto"/>
            </w:tcBorders>
          </w:tcPr>
          <w:p w14:paraId="10E88F8E" w14:textId="11DB452B" w:rsidR="00800F5C" w:rsidRPr="001C6E1B" w:rsidRDefault="000F133D">
            <w:pPr>
              <w:rPr>
                <w:rFonts w:cstheme="minorHAnsi"/>
              </w:rPr>
            </w:pPr>
            <w:r>
              <w:rPr>
                <w:rFonts w:cstheme="minorHAnsi"/>
              </w:rPr>
              <w:t>22.35</w:t>
            </w:r>
          </w:p>
        </w:tc>
        <w:tc>
          <w:tcPr>
            <w:tcW w:w="1701" w:type="dxa"/>
            <w:tcBorders>
              <w:top w:val="single" w:sz="4" w:space="0" w:color="auto"/>
              <w:left w:val="single" w:sz="4" w:space="0" w:color="auto"/>
              <w:bottom w:val="single" w:sz="4" w:space="0" w:color="auto"/>
              <w:right w:val="single" w:sz="4" w:space="0" w:color="auto"/>
            </w:tcBorders>
          </w:tcPr>
          <w:p w14:paraId="44D7E479" w14:textId="1EE0DB69" w:rsidR="00800F5C" w:rsidRPr="0015006C" w:rsidRDefault="000F133D">
            <w:pPr>
              <w:rPr>
                <w:rFonts w:cstheme="minorHAnsi"/>
              </w:rPr>
            </w:pPr>
            <w:r>
              <w:t>16.98</w:t>
            </w:r>
            <w:r w:rsidR="0015006C">
              <w:t xml:space="preserve"> </w:t>
            </w:r>
          </w:p>
        </w:tc>
      </w:tr>
      <w:tr w:rsidR="00800F5C" w14:paraId="46FF1191" w14:textId="77777777" w:rsidTr="00CF5AE4">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5F24DC41" w:rsidR="00800F5C" w:rsidRPr="001C6E1B" w:rsidRDefault="000F133D">
            <w:pPr>
              <w:rPr>
                <w:rFonts w:cstheme="minorHAnsi"/>
              </w:rPr>
            </w:pPr>
            <w:r>
              <w:rPr>
                <w:rFonts w:cstheme="minorHAnsi"/>
              </w:rPr>
              <w:t>1026</w:t>
            </w:r>
          </w:p>
        </w:tc>
        <w:tc>
          <w:tcPr>
            <w:tcW w:w="1843" w:type="dxa"/>
            <w:tcBorders>
              <w:top w:val="single" w:sz="4" w:space="0" w:color="auto"/>
              <w:left w:val="single" w:sz="4" w:space="0" w:color="auto"/>
              <w:bottom w:val="single" w:sz="4" w:space="0" w:color="auto"/>
              <w:right w:val="single" w:sz="4" w:space="0" w:color="auto"/>
            </w:tcBorders>
          </w:tcPr>
          <w:p w14:paraId="71D76960" w14:textId="06C68056" w:rsidR="00800F5C" w:rsidRPr="001C6E1B" w:rsidRDefault="000F133D">
            <w:pPr>
              <w:rPr>
                <w:rFonts w:cstheme="minorHAnsi"/>
              </w:rPr>
            </w:pPr>
            <w:r>
              <w:rPr>
                <w:rFonts w:cstheme="minorHAnsi"/>
              </w:rPr>
              <w:t>3204</w:t>
            </w:r>
          </w:p>
        </w:tc>
        <w:tc>
          <w:tcPr>
            <w:tcW w:w="1701" w:type="dxa"/>
            <w:tcBorders>
              <w:top w:val="single" w:sz="4" w:space="0" w:color="auto"/>
              <w:left w:val="single" w:sz="4" w:space="0" w:color="auto"/>
              <w:bottom w:val="single" w:sz="4" w:space="0" w:color="auto"/>
              <w:right w:val="single" w:sz="4" w:space="0" w:color="auto"/>
            </w:tcBorders>
          </w:tcPr>
          <w:p w14:paraId="6FF28C58" w14:textId="6B369A89" w:rsidR="00800F5C" w:rsidRDefault="000F133D">
            <w:r>
              <w:t>1883</w:t>
            </w:r>
          </w:p>
        </w:tc>
      </w:tr>
      <w:tr w:rsidR="00800F5C" w14:paraId="5C3190DC" w14:textId="77777777" w:rsidTr="00CF5AE4">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2B1C08F2" w:rsidR="00800F5C" w:rsidRPr="001C6E1B" w:rsidRDefault="000F133D">
            <w:pPr>
              <w:rPr>
                <w:rFonts w:cstheme="minorHAnsi"/>
              </w:rPr>
            </w:pPr>
            <w:r>
              <w:rPr>
                <w:rFonts w:cstheme="minorHAnsi"/>
              </w:rPr>
              <w:t>13.19</w:t>
            </w:r>
          </w:p>
        </w:tc>
        <w:tc>
          <w:tcPr>
            <w:tcW w:w="1843" w:type="dxa"/>
            <w:tcBorders>
              <w:top w:val="single" w:sz="4" w:space="0" w:color="auto"/>
              <w:left w:val="single" w:sz="4" w:space="0" w:color="auto"/>
              <w:bottom w:val="single" w:sz="4" w:space="0" w:color="auto"/>
              <w:right w:val="single" w:sz="4" w:space="0" w:color="auto"/>
            </w:tcBorders>
          </w:tcPr>
          <w:p w14:paraId="5AE42B5E" w14:textId="623598F9" w:rsidR="00800F5C" w:rsidRPr="001C6E1B" w:rsidRDefault="000F133D">
            <w:pPr>
              <w:rPr>
                <w:rFonts w:cstheme="minorHAnsi"/>
              </w:rPr>
            </w:pPr>
            <w:r>
              <w:rPr>
                <w:rFonts w:cstheme="minorHAnsi"/>
              </w:rPr>
              <w:t>47.57</w:t>
            </w:r>
          </w:p>
        </w:tc>
        <w:tc>
          <w:tcPr>
            <w:tcW w:w="1701" w:type="dxa"/>
            <w:tcBorders>
              <w:top w:val="single" w:sz="4" w:space="0" w:color="auto"/>
              <w:left w:val="single" w:sz="4" w:space="0" w:color="auto"/>
              <w:bottom w:val="single" w:sz="4" w:space="0" w:color="auto"/>
              <w:right w:val="single" w:sz="4" w:space="0" w:color="auto"/>
            </w:tcBorders>
          </w:tcPr>
          <w:p w14:paraId="7E60A1F1" w14:textId="076BAA69" w:rsidR="00800F5C" w:rsidRDefault="000F133D">
            <w:r>
              <w:t>25.55</w:t>
            </w:r>
          </w:p>
        </w:tc>
      </w:tr>
      <w:tr w:rsidR="00E801A3" w14:paraId="2A12ED94" w14:textId="77777777" w:rsidTr="00CF5AE4">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5C018E90" w:rsidR="00E801A3" w:rsidRPr="001C6E1B" w:rsidRDefault="000F133D">
            <w:pPr>
              <w:rPr>
                <w:rFonts w:cstheme="minorHAnsi"/>
              </w:rPr>
            </w:pPr>
            <w:r>
              <w:rPr>
                <w:rFonts w:cstheme="minorHAnsi"/>
              </w:rPr>
              <w:t>1042</w:t>
            </w:r>
          </w:p>
        </w:tc>
        <w:tc>
          <w:tcPr>
            <w:tcW w:w="1843" w:type="dxa"/>
            <w:tcBorders>
              <w:top w:val="single" w:sz="4" w:space="0" w:color="auto"/>
              <w:left w:val="single" w:sz="4" w:space="0" w:color="auto"/>
              <w:bottom w:val="single" w:sz="4" w:space="0" w:color="auto"/>
              <w:right w:val="single" w:sz="4" w:space="0" w:color="auto"/>
            </w:tcBorders>
          </w:tcPr>
          <w:p w14:paraId="5FCD54C1" w14:textId="045B7281" w:rsidR="00E801A3" w:rsidRPr="001C6E1B" w:rsidRDefault="000F133D">
            <w:pPr>
              <w:rPr>
                <w:rFonts w:cstheme="minorHAnsi"/>
              </w:rPr>
            </w:pPr>
            <w:r>
              <w:rPr>
                <w:rFonts w:cstheme="minorHAnsi"/>
              </w:rPr>
              <w:t>2790</w:t>
            </w:r>
          </w:p>
        </w:tc>
        <w:tc>
          <w:tcPr>
            <w:tcW w:w="1701" w:type="dxa"/>
            <w:tcBorders>
              <w:top w:val="single" w:sz="4" w:space="0" w:color="auto"/>
              <w:left w:val="single" w:sz="4" w:space="0" w:color="auto"/>
              <w:bottom w:val="single" w:sz="4" w:space="0" w:color="auto"/>
              <w:right w:val="single" w:sz="4" w:space="0" w:color="auto"/>
            </w:tcBorders>
          </w:tcPr>
          <w:p w14:paraId="633958DC" w14:textId="3A1B53C3" w:rsidR="00E801A3" w:rsidRDefault="000F133D">
            <w:r>
              <w:t>1863</w:t>
            </w:r>
          </w:p>
        </w:tc>
      </w:tr>
      <w:tr w:rsidR="00E801A3" w14:paraId="4E100992"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CF5AE4">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45692AD8"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2B1601F7" w14:textId="6E9D737D"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06562884" w14:textId="3794CD82" w:rsidR="00E801A3" w:rsidRDefault="000F133D">
            <w:r>
              <w:t>0.52</w:t>
            </w:r>
          </w:p>
        </w:tc>
      </w:tr>
      <w:tr w:rsidR="00E801A3" w14:paraId="1CAAFAE9" w14:textId="77777777" w:rsidTr="00CF5AE4">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629CBBDB"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0127B301" w14:textId="31DFB346"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6B0AE974" w14:textId="775A9458" w:rsidR="00E801A3" w:rsidRDefault="000F133D">
            <w:r>
              <w:t>0.25</w:t>
            </w:r>
          </w:p>
        </w:tc>
      </w:tr>
      <w:tr w:rsidR="00E801A3" w14:paraId="0E392D39" w14:textId="77777777" w:rsidTr="00CF5AE4">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68F9FC43"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495E3D9D" w14:textId="594F7FC3" w:rsidR="00E801A3" w:rsidRPr="001C6E1B" w:rsidRDefault="000F133D">
            <w:pPr>
              <w:rPr>
                <w:rFonts w:cstheme="minorHAnsi"/>
              </w:rPr>
            </w:pPr>
            <w:r>
              <w:rPr>
                <w:rFonts w:cstheme="minorHAnsi"/>
              </w:rPr>
              <w:t>1</w:t>
            </w:r>
          </w:p>
        </w:tc>
        <w:tc>
          <w:tcPr>
            <w:tcW w:w="1701" w:type="dxa"/>
            <w:tcBorders>
              <w:top w:val="single" w:sz="4" w:space="0" w:color="auto"/>
              <w:left w:val="single" w:sz="4" w:space="0" w:color="auto"/>
              <w:bottom w:val="single" w:sz="4" w:space="0" w:color="auto"/>
              <w:right w:val="single" w:sz="4" w:space="0" w:color="auto"/>
            </w:tcBorders>
          </w:tcPr>
          <w:p w14:paraId="3F6E86E1" w14:textId="4FC06301" w:rsidR="00E801A3" w:rsidRDefault="000F133D">
            <w:r>
              <w:t>0.68</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b= 5.406; F= 57.07; df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8C5FE4" w14:paraId="3904516C" w14:textId="77777777" w:rsidTr="004C17D5">
        <w:tc>
          <w:tcPr>
            <w:tcW w:w="8828" w:type="dxa"/>
          </w:tcPr>
          <w:p w14:paraId="229B4073" w14:textId="572EE8CE" w:rsidR="008C5FE4" w:rsidRDefault="007A5282" w:rsidP="007A5282">
            <w:pPr>
              <w:jc w:val="center"/>
            </w:pPr>
            <w:r>
              <w:rPr>
                <w:noProof/>
              </w:rPr>
              <w:drawing>
                <wp:inline distT="0" distB="0" distL="0" distR="0" wp14:anchorId="3DA618E1" wp14:editId="2E75C21F">
                  <wp:extent cx="4054929" cy="4054929"/>
                  <wp:effectExtent l="0" t="0" r="3175" b="3175"/>
                  <wp:docPr id="11" name="Imagen 1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dispersión&#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4065500" cy="4065500"/>
                          </a:xfrm>
                          <a:prstGeom prst="rect">
                            <a:avLst/>
                          </a:prstGeom>
                        </pic:spPr>
                      </pic:pic>
                    </a:graphicData>
                  </a:graphic>
                </wp:inline>
              </w:drawing>
            </w:r>
          </w:p>
        </w:tc>
      </w:tr>
      <w:tr w:rsidR="008C5FE4" w14:paraId="24EC420E" w14:textId="77777777" w:rsidTr="004C17D5">
        <w:tc>
          <w:tcPr>
            <w:tcW w:w="8828" w:type="dxa"/>
          </w:tcPr>
          <w:p w14:paraId="75B4674F" w14:textId="3AEC6CC6" w:rsidR="008C5FE4" w:rsidRDefault="008C5FE4" w:rsidP="004C17D5">
            <w:r w:rsidRPr="00B81BAE">
              <w:rPr>
                <w:highlight w:val="yellow"/>
              </w:rPr>
              <w:t>Figure 5</w:t>
            </w:r>
            <w:r>
              <w:t xml:space="preserve">. </w:t>
            </w:r>
            <w:r w:rsidR="00F452E1">
              <w:t>R</w:t>
            </w:r>
            <w:r>
              <w:t xml:space="preserve">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1E4EB9FD" w:rsidR="0058516A" w:rsidRDefault="007D1572" w:rsidP="000A5956">
            <w:pPr>
              <w:jc w:val="center"/>
            </w:pPr>
            <w:r>
              <w:rPr>
                <w:noProof/>
              </w:rPr>
              <w:drawing>
                <wp:inline distT="0" distB="0" distL="0" distR="0" wp14:anchorId="4D41E14C" wp14:editId="10C162A7">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0048855F"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w:t>
            </w:r>
            <w:r w:rsidR="007D1572">
              <w:t>significant regression: solid line, non-significant regression: dashed line</w:t>
            </w:r>
            <w:r w:rsidR="008A0E0D">
              <w:t>)</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3A3DC135" w:rsidR="0058516A" w:rsidRDefault="00230C7A" w:rsidP="000A5956">
            <w:pPr>
              <w:jc w:val="center"/>
            </w:pPr>
            <w:r>
              <w:rPr>
                <w:noProof/>
              </w:rPr>
              <w:drawing>
                <wp:inline distT="0" distB="0" distL="0" distR="0" wp14:anchorId="6E29E1F2" wp14:editId="4250A5ED">
                  <wp:extent cx="5612130" cy="2806065"/>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w:t>
            </w:r>
            <w:proofErr w:type="gramStart"/>
            <w:r>
              <w:t>0.0754]*</w:t>
            </w:r>
            <w:proofErr w:type="gramEnd"/>
            <w:r>
              <w:t>[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w:t>
            </w:r>
            <w:proofErr w:type="gramStart"/>
            <w:r>
              <w:t>363]*</w:t>
            </w:r>
            <w:proofErr w:type="gramEnd"/>
            <w:r>
              <w:t>[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w:t>
            </w:r>
            <w:proofErr w:type="gramStart"/>
            <w:r>
              <w:t>14]*</w:t>
            </w:r>
            <w:proofErr w:type="gramEnd"/>
            <w:r>
              <w:t>[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w:t>
            </w:r>
            <w:proofErr w:type="gramStart"/>
            <w:r>
              <w:t>0.0195]*</w:t>
            </w:r>
            <w:proofErr w:type="gramEnd"/>
            <w:r>
              <w:t>[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w:t>
            </w:r>
            <w:proofErr w:type="gramStart"/>
            <w:r>
              <w:t>0.479403]*</w:t>
            </w:r>
            <w:proofErr w:type="gramEnd"/>
            <w:r>
              <w:t>[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w:t>
            </w:r>
            <w:proofErr w:type="gramStart"/>
            <w:r>
              <w:t>0.000022]*</w:t>
            </w:r>
            <w:proofErr w:type="gramEnd"/>
            <w:r>
              <w:t>[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w:t>
            </w:r>
            <w:proofErr w:type="gramStart"/>
            <w:r>
              <w:t>64]+</w:t>
            </w:r>
            <w:proofErr w:type="gramEnd"/>
            <w:r>
              <w:t>[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w:t>
            </w:r>
            <w:proofErr w:type="gramStart"/>
            <w:r>
              <w:t>0.4632]*</w:t>
            </w:r>
            <w:proofErr w:type="gramEnd"/>
            <w:r>
              <w:t>[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w:t>
            </w:r>
            <w:proofErr w:type="gramStart"/>
            <w:r>
              <w:t>0.067833]*</w:t>
            </w:r>
            <w:proofErr w:type="gramEnd"/>
            <w:r>
              <w:t>[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w:t>
            </w:r>
            <w:proofErr w:type="gramStart"/>
            <w:r>
              <w:t>755]*</w:t>
            </w:r>
            <w:proofErr w:type="gramEnd"/>
            <w:r>
              <w:t>[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w:t>
            </w:r>
            <w:proofErr w:type="gramStart"/>
            <w:r>
              <w:t>0.5266]*</w:t>
            </w:r>
            <w:proofErr w:type="gramEnd"/>
            <w:r>
              <w:t>[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w:t>
            </w:r>
            <w:proofErr w:type="gramStart"/>
            <w:r>
              <w:t>0.037241]*</w:t>
            </w:r>
            <w:proofErr w:type="gramEnd"/>
            <w:r>
              <w:t>[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w:t>
            </w:r>
            <w:proofErr w:type="gramStart"/>
            <w:r>
              <w:t>0.4600]+</w:t>
            </w:r>
            <w:proofErr w:type="gramEnd"/>
            <w:r>
              <w:t>[[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w:t>
            </w:r>
            <w:proofErr w:type="gramStart"/>
            <w:r>
              <w:t>362.129]*</w:t>
            </w:r>
            <w:proofErr w:type="gramEnd"/>
            <w:r>
              <w:t>[[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w:t>
            </w:r>
            <w:proofErr w:type="gramStart"/>
            <w:r>
              <w:t>Exp[</w:t>
            </w:r>
            <w:proofErr w:type="gramEnd"/>
            <w:r>
              <w:t>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w:t>
            </w:r>
            <w:proofErr w:type="gramStart"/>
            <w:r>
              <w:t>363]*</w:t>
            </w:r>
            <w:proofErr w:type="gramEnd"/>
            <w:r>
              <w:t>[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w:t>
            </w:r>
            <w:proofErr w:type="gramStart"/>
            <w:r>
              <w:t>417]*</w:t>
            </w:r>
            <w:proofErr w:type="gramEnd"/>
            <w:r>
              <w:t>[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w:t>
            </w:r>
            <w:proofErr w:type="gramStart"/>
            <w:r>
              <w:t>0.209142]*</w:t>
            </w:r>
            <w:proofErr w:type="gramEnd"/>
            <w:r>
              <w:t>[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w:t>
            </w:r>
            <w:proofErr w:type="gramStart"/>
            <w:r>
              <w:t>22]*</w:t>
            </w:r>
            <w:proofErr w:type="gramEnd"/>
            <w:r>
              <w:t>[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w:t>
            </w:r>
            <w:proofErr w:type="gramStart"/>
            <w:r>
              <w:t>0.180272]*</w:t>
            </w:r>
            <w:proofErr w:type="gramEnd"/>
            <w:r>
              <w:t>[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w:t>
            </w:r>
            <w:proofErr w:type="gramStart"/>
            <w:r>
              <w:t>Exp[</w:t>
            </w:r>
            <w:proofErr w:type="gramEnd"/>
            <w:r>
              <w:t>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w:t>
            </w:r>
            <w:proofErr w:type="gramStart"/>
            <w:r>
              <w:t>0.182]*</w:t>
            </w:r>
            <w:proofErr w:type="gramEnd"/>
            <w:r>
              <w:t>[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w:t>
            </w:r>
            <w:proofErr w:type="gramStart"/>
            <w:r>
              <w:t>0.1354]*</w:t>
            </w:r>
            <w:proofErr w:type="gramEnd"/>
            <w:r>
              <w:t>[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w:t>
            </w:r>
            <w:proofErr w:type="gramStart"/>
            <w:r>
              <w:t>549]*</w:t>
            </w:r>
            <w:proofErr w:type="gramEnd"/>
            <w:r>
              <w:t>[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w:t>
            </w:r>
            <w:proofErr w:type="gramStart"/>
            <w:r>
              <w:t>0.0514]*</w:t>
            </w:r>
            <w:proofErr w:type="gramEnd"/>
            <w:r>
              <w:t>[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w:t>
            </w:r>
            <w:proofErr w:type="gramStart"/>
            <w:r>
              <w:t>76]*</w:t>
            </w:r>
            <w:proofErr w:type="gramEnd"/>
            <w:r>
              <w:t>[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w:t>
            </w:r>
            <w:proofErr w:type="gramStart"/>
            <w:r>
              <w:t>0.246689]*</w:t>
            </w:r>
            <w:proofErr w:type="gramEnd"/>
            <w:r>
              <w:t>[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w:t>
            </w:r>
            <w:proofErr w:type="gramStart"/>
            <w:r>
              <w:t>0.1269]*</w:t>
            </w:r>
            <w:proofErr w:type="gramEnd"/>
            <w:r>
              <w:t>[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w:t>
            </w:r>
            <w:proofErr w:type="gramStart"/>
            <w:r>
              <w:t>775313]*</w:t>
            </w:r>
            <w:proofErr w:type="gramEnd"/>
            <w:r>
              <w:t>[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w:t>
            </w:r>
            <w:proofErr w:type="gramStart"/>
            <w:r>
              <w:t>53684]*</w:t>
            </w:r>
            <w:proofErr w:type="gramEnd"/>
            <w:r>
              <w:t>[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w:t>
            </w:r>
            <w:proofErr w:type="gramStart"/>
            <w:r>
              <w:t>27]*</w:t>
            </w:r>
            <w:proofErr w:type="gramEnd"/>
            <w:r>
              <w:t>[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w:t>
            </w:r>
            <w:proofErr w:type="gramStart"/>
            <w:r>
              <w:t>ln[</w:t>
            </w:r>
            <w:proofErr w:type="gramEnd"/>
            <w:r>
              <w:t>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w:t>
            </w:r>
            <w:proofErr w:type="gramStart"/>
            <w:r>
              <w:t>0.130169]*</w:t>
            </w:r>
            <w:proofErr w:type="gramEnd"/>
            <w:r>
              <w:t>[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3D2AD7"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w:t>
            </w:r>
            <w:proofErr w:type="gramStart"/>
            <w:r>
              <w:t>0.449]*</w:t>
            </w:r>
            <w:proofErr w:type="gramEnd"/>
            <w:r>
              <w:t>[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w:t>
            </w:r>
            <w:proofErr w:type="gramStart"/>
            <w:r>
              <w:t>0.00166]*</w:t>
            </w:r>
            <w:proofErr w:type="gramEnd"/>
            <w:r>
              <w:t>[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w:t>
            </w:r>
            <w:proofErr w:type="gramStart"/>
            <w:r>
              <w:t>2)^</w:t>
            </w:r>
            <w:proofErr w:type="gramEnd"/>
            <w:r>
              <w:t>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1DA7"/>
    <w:rsid w:val="000068F0"/>
    <w:rsid w:val="00010F6C"/>
    <w:rsid w:val="0001168F"/>
    <w:rsid w:val="00014DEF"/>
    <w:rsid w:val="00015B65"/>
    <w:rsid w:val="00017809"/>
    <w:rsid w:val="00020208"/>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3CD2"/>
    <w:rsid w:val="0005625A"/>
    <w:rsid w:val="00057AA3"/>
    <w:rsid w:val="00057ED2"/>
    <w:rsid w:val="000613AA"/>
    <w:rsid w:val="00061599"/>
    <w:rsid w:val="00061CB1"/>
    <w:rsid w:val="00063D2B"/>
    <w:rsid w:val="0006402E"/>
    <w:rsid w:val="000646FD"/>
    <w:rsid w:val="0006623C"/>
    <w:rsid w:val="00066D9B"/>
    <w:rsid w:val="00070682"/>
    <w:rsid w:val="00074DD4"/>
    <w:rsid w:val="00075226"/>
    <w:rsid w:val="00076817"/>
    <w:rsid w:val="00077CF4"/>
    <w:rsid w:val="00081A96"/>
    <w:rsid w:val="00084241"/>
    <w:rsid w:val="0008455D"/>
    <w:rsid w:val="00085474"/>
    <w:rsid w:val="00085A60"/>
    <w:rsid w:val="000862AD"/>
    <w:rsid w:val="0008751F"/>
    <w:rsid w:val="0009212F"/>
    <w:rsid w:val="00093955"/>
    <w:rsid w:val="00096C48"/>
    <w:rsid w:val="000A1532"/>
    <w:rsid w:val="000A5956"/>
    <w:rsid w:val="000A7556"/>
    <w:rsid w:val="000B07DA"/>
    <w:rsid w:val="000B0B45"/>
    <w:rsid w:val="000B0DD6"/>
    <w:rsid w:val="000B34BF"/>
    <w:rsid w:val="000B43D1"/>
    <w:rsid w:val="000B54CC"/>
    <w:rsid w:val="000C0BAA"/>
    <w:rsid w:val="000C1511"/>
    <w:rsid w:val="000C1737"/>
    <w:rsid w:val="000C28C9"/>
    <w:rsid w:val="000C44DC"/>
    <w:rsid w:val="000C5F30"/>
    <w:rsid w:val="000D0B87"/>
    <w:rsid w:val="000D1E55"/>
    <w:rsid w:val="000D236A"/>
    <w:rsid w:val="000D36D1"/>
    <w:rsid w:val="000D64AC"/>
    <w:rsid w:val="000D75B0"/>
    <w:rsid w:val="000D762C"/>
    <w:rsid w:val="000E22F5"/>
    <w:rsid w:val="000E6858"/>
    <w:rsid w:val="000E7711"/>
    <w:rsid w:val="000F025D"/>
    <w:rsid w:val="000F133A"/>
    <w:rsid w:val="000F133D"/>
    <w:rsid w:val="000F14DD"/>
    <w:rsid w:val="000F17F7"/>
    <w:rsid w:val="000F3FCA"/>
    <w:rsid w:val="000F5D6C"/>
    <w:rsid w:val="000F7D41"/>
    <w:rsid w:val="000F7DED"/>
    <w:rsid w:val="001033D1"/>
    <w:rsid w:val="001045B7"/>
    <w:rsid w:val="001046F5"/>
    <w:rsid w:val="00105230"/>
    <w:rsid w:val="001148E6"/>
    <w:rsid w:val="001157C5"/>
    <w:rsid w:val="001202BC"/>
    <w:rsid w:val="00121329"/>
    <w:rsid w:val="001226EF"/>
    <w:rsid w:val="00123C70"/>
    <w:rsid w:val="001255A6"/>
    <w:rsid w:val="001267D5"/>
    <w:rsid w:val="00130AE9"/>
    <w:rsid w:val="00131800"/>
    <w:rsid w:val="00132807"/>
    <w:rsid w:val="00134917"/>
    <w:rsid w:val="00137628"/>
    <w:rsid w:val="00137C90"/>
    <w:rsid w:val="001424A3"/>
    <w:rsid w:val="00143A5C"/>
    <w:rsid w:val="00143E95"/>
    <w:rsid w:val="00146C9B"/>
    <w:rsid w:val="00147903"/>
    <w:rsid w:val="0015006C"/>
    <w:rsid w:val="0015163A"/>
    <w:rsid w:val="00152618"/>
    <w:rsid w:val="00153894"/>
    <w:rsid w:val="00153CE5"/>
    <w:rsid w:val="00154A9F"/>
    <w:rsid w:val="001565EA"/>
    <w:rsid w:val="0016428E"/>
    <w:rsid w:val="00165770"/>
    <w:rsid w:val="00165B7E"/>
    <w:rsid w:val="0016647D"/>
    <w:rsid w:val="00170871"/>
    <w:rsid w:val="00170AEC"/>
    <w:rsid w:val="001715F4"/>
    <w:rsid w:val="001731D6"/>
    <w:rsid w:val="00180313"/>
    <w:rsid w:val="001860BC"/>
    <w:rsid w:val="001871AF"/>
    <w:rsid w:val="001872F6"/>
    <w:rsid w:val="001927E4"/>
    <w:rsid w:val="001929FB"/>
    <w:rsid w:val="00196FA7"/>
    <w:rsid w:val="00197BF3"/>
    <w:rsid w:val="001A297B"/>
    <w:rsid w:val="001A363C"/>
    <w:rsid w:val="001A4BFD"/>
    <w:rsid w:val="001A5465"/>
    <w:rsid w:val="001A6FD0"/>
    <w:rsid w:val="001B65D3"/>
    <w:rsid w:val="001C0375"/>
    <w:rsid w:val="001C15A8"/>
    <w:rsid w:val="001C1BB6"/>
    <w:rsid w:val="001C370B"/>
    <w:rsid w:val="001C61E4"/>
    <w:rsid w:val="001C6E1B"/>
    <w:rsid w:val="001C7010"/>
    <w:rsid w:val="001C7E6D"/>
    <w:rsid w:val="001D03B1"/>
    <w:rsid w:val="001D1557"/>
    <w:rsid w:val="001D1DF5"/>
    <w:rsid w:val="001D415E"/>
    <w:rsid w:val="001D4FEA"/>
    <w:rsid w:val="001D7A5C"/>
    <w:rsid w:val="001E26C3"/>
    <w:rsid w:val="001E48BE"/>
    <w:rsid w:val="001F1ECC"/>
    <w:rsid w:val="001F2367"/>
    <w:rsid w:val="001F241B"/>
    <w:rsid w:val="001F34D1"/>
    <w:rsid w:val="001F4B95"/>
    <w:rsid w:val="00201ED0"/>
    <w:rsid w:val="00202681"/>
    <w:rsid w:val="00204376"/>
    <w:rsid w:val="00206844"/>
    <w:rsid w:val="002115D0"/>
    <w:rsid w:val="00212030"/>
    <w:rsid w:val="00220CB3"/>
    <w:rsid w:val="0022137E"/>
    <w:rsid w:val="00224730"/>
    <w:rsid w:val="0022570E"/>
    <w:rsid w:val="00230C7A"/>
    <w:rsid w:val="002325DA"/>
    <w:rsid w:val="0023260B"/>
    <w:rsid w:val="00233CD4"/>
    <w:rsid w:val="002353C5"/>
    <w:rsid w:val="00243235"/>
    <w:rsid w:val="00246A0B"/>
    <w:rsid w:val="002502A4"/>
    <w:rsid w:val="0025062E"/>
    <w:rsid w:val="00253666"/>
    <w:rsid w:val="0025367A"/>
    <w:rsid w:val="00254338"/>
    <w:rsid w:val="00256CDE"/>
    <w:rsid w:val="0026099C"/>
    <w:rsid w:val="002621A4"/>
    <w:rsid w:val="002647BE"/>
    <w:rsid w:val="00267417"/>
    <w:rsid w:val="002704B2"/>
    <w:rsid w:val="00270F3E"/>
    <w:rsid w:val="00273568"/>
    <w:rsid w:val="00274A24"/>
    <w:rsid w:val="00275C31"/>
    <w:rsid w:val="00282052"/>
    <w:rsid w:val="00282B16"/>
    <w:rsid w:val="002842B6"/>
    <w:rsid w:val="002874FF"/>
    <w:rsid w:val="00290DAF"/>
    <w:rsid w:val="00292F5A"/>
    <w:rsid w:val="00292F9C"/>
    <w:rsid w:val="0029374D"/>
    <w:rsid w:val="00294BAC"/>
    <w:rsid w:val="002956E5"/>
    <w:rsid w:val="0029651B"/>
    <w:rsid w:val="00296D9D"/>
    <w:rsid w:val="0029719A"/>
    <w:rsid w:val="002A0543"/>
    <w:rsid w:val="002A0B2E"/>
    <w:rsid w:val="002A2F6B"/>
    <w:rsid w:val="002A4996"/>
    <w:rsid w:val="002A7B9C"/>
    <w:rsid w:val="002A7FD5"/>
    <w:rsid w:val="002B0E19"/>
    <w:rsid w:val="002B0E6D"/>
    <w:rsid w:val="002B2054"/>
    <w:rsid w:val="002B3B48"/>
    <w:rsid w:val="002B3F80"/>
    <w:rsid w:val="002B56B2"/>
    <w:rsid w:val="002B6496"/>
    <w:rsid w:val="002B6B04"/>
    <w:rsid w:val="002C50B6"/>
    <w:rsid w:val="002C61B6"/>
    <w:rsid w:val="002C6FA3"/>
    <w:rsid w:val="002C7C38"/>
    <w:rsid w:val="002D042C"/>
    <w:rsid w:val="002D07BE"/>
    <w:rsid w:val="002D1380"/>
    <w:rsid w:val="002D333B"/>
    <w:rsid w:val="002D3818"/>
    <w:rsid w:val="002D4688"/>
    <w:rsid w:val="002D6EC4"/>
    <w:rsid w:val="002D790C"/>
    <w:rsid w:val="002E09C8"/>
    <w:rsid w:val="002E1FB1"/>
    <w:rsid w:val="002E45F8"/>
    <w:rsid w:val="002E678B"/>
    <w:rsid w:val="002F0150"/>
    <w:rsid w:val="002F10FB"/>
    <w:rsid w:val="002F1398"/>
    <w:rsid w:val="002F1A22"/>
    <w:rsid w:val="002F46BE"/>
    <w:rsid w:val="002F65B5"/>
    <w:rsid w:val="002F6887"/>
    <w:rsid w:val="00305E64"/>
    <w:rsid w:val="00310407"/>
    <w:rsid w:val="00311201"/>
    <w:rsid w:val="003172A5"/>
    <w:rsid w:val="00320178"/>
    <w:rsid w:val="00323A21"/>
    <w:rsid w:val="003249DA"/>
    <w:rsid w:val="0032671E"/>
    <w:rsid w:val="00326770"/>
    <w:rsid w:val="0032737F"/>
    <w:rsid w:val="0033188C"/>
    <w:rsid w:val="00333C25"/>
    <w:rsid w:val="003357A6"/>
    <w:rsid w:val="003407A7"/>
    <w:rsid w:val="00340AF0"/>
    <w:rsid w:val="00347621"/>
    <w:rsid w:val="00347884"/>
    <w:rsid w:val="00347D64"/>
    <w:rsid w:val="003502D5"/>
    <w:rsid w:val="00351E02"/>
    <w:rsid w:val="003554A6"/>
    <w:rsid w:val="003568B6"/>
    <w:rsid w:val="00356E33"/>
    <w:rsid w:val="00357A68"/>
    <w:rsid w:val="00361ED7"/>
    <w:rsid w:val="00362086"/>
    <w:rsid w:val="0036294C"/>
    <w:rsid w:val="00362ED0"/>
    <w:rsid w:val="00363436"/>
    <w:rsid w:val="003640FD"/>
    <w:rsid w:val="003677B3"/>
    <w:rsid w:val="00367B62"/>
    <w:rsid w:val="00370D8B"/>
    <w:rsid w:val="00371F11"/>
    <w:rsid w:val="00373FF5"/>
    <w:rsid w:val="00374D1F"/>
    <w:rsid w:val="003772CB"/>
    <w:rsid w:val="0037736E"/>
    <w:rsid w:val="00380EBC"/>
    <w:rsid w:val="00382B49"/>
    <w:rsid w:val="003832FD"/>
    <w:rsid w:val="00383B1B"/>
    <w:rsid w:val="00383DBC"/>
    <w:rsid w:val="00385A77"/>
    <w:rsid w:val="003878AB"/>
    <w:rsid w:val="00387EE3"/>
    <w:rsid w:val="003911A0"/>
    <w:rsid w:val="00393A5E"/>
    <w:rsid w:val="0039467D"/>
    <w:rsid w:val="00396905"/>
    <w:rsid w:val="003A2A14"/>
    <w:rsid w:val="003A3660"/>
    <w:rsid w:val="003A4011"/>
    <w:rsid w:val="003A53AF"/>
    <w:rsid w:val="003A6330"/>
    <w:rsid w:val="003A66C9"/>
    <w:rsid w:val="003B0BD6"/>
    <w:rsid w:val="003B139F"/>
    <w:rsid w:val="003B21BB"/>
    <w:rsid w:val="003B27E7"/>
    <w:rsid w:val="003B2C33"/>
    <w:rsid w:val="003B30D6"/>
    <w:rsid w:val="003B3E22"/>
    <w:rsid w:val="003B798D"/>
    <w:rsid w:val="003C023A"/>
    <w:rsid w:val="003C0426"/>
    <w:rsid w:val="003C10D7"/>
    <w:rsid w:val="003C1EFA"/>
    <w:rsid w:val="003C24F5"/>
    <w:rsid w:val="003C65DB"/>
    <w:rsid w:val="003C761F"/>
    <w:rsid w:val="003D0ED2"/>
    <w:rsid w:val="003D1D2D"/>
    <w:rsid w:val="003D2208"/>
    <w:rsid w:val="003D25C2"/>
    <w:rsid w:val="003D2AD7"/>
    <w:rsid w:val="003D324A"/>
    <w:rsid w:val="003D4556"/>
    <w:rsid w:val="003D53A5"/>
    <w:rsid w:val="003D5A98"/>
    <w:rsid w:val="003E046E"/>
    <w:rsid w:val="003E1C8A"/>
    <w:rsid w:val="003E3B7D"/>
    <w:rsid w:val="003E41BA"/>
    <w:rsid w:val="003E5883"/>
    <w:rsid w:val="003E71B7"/>
    <w:rsid w:val="003F025A"/>
    <w:rsid w:val="003F0A35"/>
    <w:rsid w:val="003F58FD"/>
    <w:rsid w:val="003F7D3F"/>
    <w:rsid w:val="00400137"/>
    <w:rsid w:val="0040309B"/>
    <w:rsid w:val="004058D8"/>
    <w:rsid w:val="00405B4A"/>
    <w:rsid w:val="00407773"/>
    <w:rsid w:val="004133CA"/>
    <w:rsid w:val="00413A53"/>
    <w:rsid w:val="004158C1"/>
    <w:rsid w:val="00415A47"/>
    <w:rsid w:val="004171D1"/>
    <w:rsid w:val="004221D4"/>
    <w:rsid w:val="004243B7"/>
    <w:rsid w:val="0042465F"/>
    <w:rsid w:val="004268ED"/>
    <w:rsid w:val="00431E81"/>
    <w:rsid w:val="00432312"/>
    <w:rsid w:val="004351AC"/>
    <w:rsid w:val="0043692A"/>
    <w:rsid w:val="00436AE9"/>
    <w:rsid w:val="00437350"/>
    <w:rsid w:val="00443F76"/>
    <w:rsid w:val="004522E7"/>
    <w:rsid w:val="004539CA"/>
    <w:rsid w:val="0045599D"/>
    <w:rsid w:val="00455ACB"/>
    <w:rsid w:val="00461FED"/>
    <w:rsid w:val="00462827"/>
    <w:rsid w:val="004628C2"/>
    <w:rsid w:val="0046467B"/>
    <w:rsid w:val="0046496D"/>
    <w:rsid w:val="00464F8A"/>
    <w:rsid w:val="004657D7"/>
    <w:rsid w:val="004664C4"/>
    <w:rsid w:val="004677AF"/>
    <w:rsid w:val="00467A11"/>
    <w:rsid w:val="00467A84"/>
    <w:rsid w:val="00472738"/>
    <w:rsid w:val="004742D0"/>
    <w:rsid w:val="00475D0D"/>
    <w:rsid w:val="0047648D"/>
    <w:rsid w:val="00477AD7"/>
    <w:rsid w:val="004802E9"/>
    <w:rsid w:val="00482C2A"/>
    <w:rsid w:val="00482E66"/>
    <w:rsid w:val="004835AE"/>
    <w:rsid w:val="004836F4"/>
    <w:rsid w:val="0048488E"/>
    <w:rsid w:val="0048621B"/>
    <w:rsid w:val="00486A20"/>
    <w:rsid w:val="00491AA6"/>
    <w:rsid w:val="004921C3"/>
    <w:rsid w:val="004932E4"/>
    <w:rsid w:val="00497C02"/>
    <w:rsid w:val="004A0033"/>
    <w:rsid w:val="004A19D6"/>
    <w:rsid w:val="004A3352"/>
    <w:rsid w:val="004A392D"/>
    <w:rsid w:val="004A4121"/>
    <w:rsid w:val="004A54D5"/>
    <w:rsid w:val="004A6FE9"/>
    <w:rsid w:val="004B0778"/>
    <w:rsid w:val="004B1AB9"/>
    <w:rsid w:val="004C17D5"/>
    <w:rsid w:val="004C4A01"/>
    <w:rsid w:val="004C4DB4"/>
    <w:rsid w:val="004C6BA6"/>
    <w:rsid w:val="004C7757"/>
    <w:rsid w:val="004D2629"/>
    <w:rsid w:val="004D3D5D"/>
    <w:rsid w:val="004D7034"/>
    <w:rsid w:val="004E0150"/>
    <w:rsid w:val="004E1052"/>
    <w:rsid w:val="004E1F7D"/>
    <w:rsid w:val="004E55EF"/>
    <w:rsid w:val="004E6F8A"/>
    <w:rsid w:val="004E732D"/>
    <w:rsid w:val="004F0907"/>
    <w:rsid w:val="004F2B59"/>
    <w:rsid w:val="004F3BC4"/>
    <w:rsid w:val="004F5818"/>
    <w:rsid w:val="004F6A4D"/>
    <w:rsid w:val="005002CC"/>
    <w:rsid w:val="00501FD4"/>
    <w:rsid w:val="005024C4"/>
    <w:rsid w:val="00502BAD"/>
    <w:rsid w:val="00507854"/>
    <w:rsid w:val="00510FA9"/>
    <w:rsid w:val="00511A1B"/>
    <w:rsid w:val="00513A47"/>
    <w:rsid w:val="00514E38"/>
    <w:rsid w:val="00514FDF"/>
    <w:rsid w:val="005171A4"/>
    <w:rsid w:val="00517755"/>
    <w:rsid w:val="005206CF"/>
    <w:rsid w:val="00521264"/>
    <w:rsid w:val="00521D5D"/>
    <w:rsid w:val="005253DF"/>
    <w:rsid w:val="00530B74"/>
    <w:rsid w:val="005320B1"/>
    <w:rsid w:val="00532710"/>
    <w:rsid w:val="0053302C"/>
    <w:rsid w:val="00534177"/>
    <w:rsid w:val="00536AB5"/>
    <w:rsid w:val="00537446"/>
    <w:rsid w:val="00542864"/>
    <w:rsid w:val="00543951"/>
    <w:rsid w:val="00544F3B"/>
    <w:rsid w:val="00546900"/>
    <w:rsid w:val="005476D9"/>
    <w:rsid w:val="00547F2F"/>
    <w:rsid w:val="005500FB"/>
    <w:rsid w:val="00551691"/>
    <w:rsid w:val="00552BDF"/>
    <w:rsid w:val="00553E84"/>
    <w:rsid w:val="00555335"/>
    <w:rsid w:val="00556237"/>
    <w:rsid w:val="005565A0"/>
    <w:rsid w:val="00556B6E"/>
    <w:rsid w:val="00560246"/>
    <w:rsid w:val="00560755"/>
    <w:rsid w:val="00562158"/>
    <w:rsid w:val="00563B45"/>
    <w:rsid w:val="005651E1"/>
    <w:rsid w:val="00572059"/>
    <w:rsid w:val="005754B8"/>
    <w:rsid w:val="005774AC"/>
    <w:rsid w:val="0058021F"/>
    <w:rsid w:val="00583173"/>
    <w:rsid w:val="00583590"/>
    <w:rsid w:val="0058516A"/>
    <w:rsid w:val="005853EF"/>
    <w:rsid w:val="005873C3"/>
    <w:rsid w:val="00587623"/>
    <w:rsid w:val="00587BCB"/>
    <w:rsid w:val="0059297F"/>
    <w:rsid w:val="00596B96"/>
    <w:rsid w:val="005A034D"/>
    <w:rsid w:val="005A32CC"/>
    <w:rsid w:val="005A4A21"/>
    <w:rsid w:val="005A58D6"/>
    <w:rsid w:val="005A76F6"/>
    <w:rsid w:val="005B178C"/>
    <w:rsid w:val="005C0A50"/>
    <w:rsid w:val="005C0C82"/>
    <w:rsid w:val="005C0D32"/>
    <w:rsid w:val="005C14CA"/>
    <w:rsid w:val="005C2160"/>
    <w:rsid w:val="005C735D"/>
    <w:rsid w:val="005D0C9A"/>
    <w:rsid w:val="005D2824"/>
    <w:rsid w:val="005D30B0"/>
    <w:rsid w:val="005D37F3"/>
    <w:rsid w:val="005D633D"/>
    <w:rsid w:val="005D645B"/>
    <w:rsid w:val="005D7479"/>
    <w:rsid w:val="005D7C12"/>
    <w:rsid w:val="005E10A6"/>
    <w:rsid w:val="005E1125"/>
    <w:rsid w:val="005E1A3C"/>
    <w:rsid w:val="005E242B"/>
    <w:rsid w:val="005E30C1"/>
    <w:rsid w:val="005E396D"/>
    <w:rsid w:val="005E3EC7"/>
    <w:rsid w:val="005E4030"/>
    <w:rsid w:val="005E7D9B"/>
    <w:rsid w:val="005F0C47"/>
    <w:rsid w:val="005F1B92"/>
    <w:rsid w:val="005F7397"/>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127"/>
    <w:rsid w:val="006233E5"/>
    <w:rsid w:val="0062564B"/>
    <w:rsid w:val="00625F72"/>
    <w:rsid w:val="00625FFB"/>
    <w:rsid w:val="0062717D"/>
    <w:rsid w:val="00627EE0"/>
    <w:rsid w:val="006311B7"/>
    <w:rsid w:val="006318AA"/>
    <w:rsid w:val="00633651"/>
    <w:rsid w:val="00645C2E"/>
    <w:rsid w:val="006460FA"/>
    <w:rsid w:val="00650618"/>
    <w:rsid w:val="00650B6A"/>
    <w:rsid w:val="00651389"/>
    <w:rsid w:val="00652431"/>
    <w:rsid w:val="006544BC"/>
    <w:rsid w:val="006554A1"/>
    <w:rsid w:val="00662CC6"/>
    <w:rsid w:val="00663BB3"/>
    <w:rsid w:val="006650E7"/>
    <w:rsid w:val="006660A7"/>
    <w:rsid w:val="006669C3"/>
    <w:rsid w:val="00666CEE"/>
    <w:rsid w:val="00671C80"/>
    <w:rsid w:val="00675792"/>
    <w:rsid w:val="006802C9"/>
    <w:rsid w:val="006803A8"/>
    <w:rsid w:val="00680A64"/>
    <w:rsid w:val="00683A74"/>
    <w:rsid w:val="00684125"/>
    <w:rsid w:val="00685751"/>
    <w:rsid w:val="0068586B"/>
    <w:rsid w:val="006860E3"/>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187A"/>
    <w:rsid w:val="006C4786"/>
    <w:rsid w:val="006C4896"/>
    <w:rsid w:val="006C5E68"/>
    <w:rsid w:val="006C6F73"/>
    <w:rsid w:val="006D1B7B"/>
    <w:rsid w:val="006D1CD6"/>
    <w:rsid w:val="006D37FB"/>
    <w:rsid w:val="006D39A0"/>
    <w:rsid w:val="006D5BFC"/>
    <w:rsid w:val="006D66C1"/>
    <w:rsid w:val="006D68FC"/>
    <w:rsid w:val="006D748E"/>
    <w:rsid w:val="006E21FC"/>
    <w:rsid w:val="006E2780"/>
    <w:rsid w:val="006E3054"/>
    <w:rsid w:val="006E5B63"/>
    <w:rsid w:val="006E5D26"/>
    <w:rsid w:val="006E6EFF"/>
    <w:rsid w:val="006E78A9"/>
    <w:rsid w:val="006F0BD5"/>
    <w:rsid w:val="006F2E29"/>
    <w:rsid w:val="006F3767"/>
    <w:rsid w:val="006F515E"/>
    <w:rsid w:val="006F746E"/>
    <w:rsid w:val="00701833"/>
    <w:rsid w:val="007031A0"/>
    <w:rsid w:val="00703F2A"/>
    <w:rsid w:val="0070419E"/>
    <w:rsid w:val="007066EF"/>
    <w:rsid w:val="007075A0"/>
    <w:rsid w:val="007118DE"/>
    <w:rsid w:val="00712031"/>
    <w:rsid w:val="0071486E"/>
    <w:rsid w:val="007155EC"/>
    <w:rsid w:val="0072067B"/>
    <w:rsid w:val="007222FB"/>
    <w:rsid w:val="007235DB"/>
    <w:rsid w:val="0072383A"/>
    <w:rsid w:val="00724EDB"/>
    <w:rsid w:val="00726034"/>
    <w:rsid w:val="00726142"/>
    <w:rsid w:val="00726EF1"/>
    <w:rsid w:val="0072702F"/>
    <w:rsid w:val="00727EF5"/>
    <w:rsid w:val="007305F7"/>
    <w:rsid w:val="0073074E"/>
    <w:rsid w:val="00731F8B"/>
    <w:rsid w:val="00732CE0"/>
    <w:rsid w:val="00732D56"/>
    <w:rsid w:val="00734255"/>
    <w:rsid w:val="00735942"/>
    <w:rsid w:val="00736366"/>
    <w:rsid w:val="00740D1C"/>
    <w:rsid w:val="00743EE1"/>
    <w:rsid w:val="00746F89"/>
    <w:rsid w:val="00747096"/>
    <w:rsid w:val="007476F4"/>
    <w:rsid w:val="00751CD8"/>
    <w:rsid w:val="00752CDF"/>
    <w:rsid w:val="00754CAE"/>
    <w:rsid w:val="00755C5C"/>
    <w:rsid w:val="007568AE"/>
    <w:rsid w:val="00756968"/>
    <w:rsid w:val="00756EC8"/>
    <w:rsid w:val="00757AF4"/>
    <w:rsid w:val="00760876"/>
    <w:rsid w:val="00765518"/>
    <w:rsid w:val="007671BD"/>
    <w:rsid w:val="007674A7"/>
    <w:rsid w:val="0077145A"/>
    <w:rsid w:val="007723EC"/>
    <w:rsid w:val="00773C54"/>
    <w:rsid w:val="00773CF9"/>
    <w:rsid w:val="00773E23"/>
    <w:rsid w:val="00775A86"/>
    <w:rsid w:val="00775F4C"/>
    <w:rsid w:val="00776910"/>
    <w:rsid w:val="00777EC8"/>
    <w:rsid w:val="0078236C"/>
    <w:rsid w:val="007823CC"/>
    <w:rsid w:val="007858F3"/>
    <w:rsid w:val="00786454"/>
    <w:rsid w:val="007869F6"/>
    <w:rsid w:val="00791083"/>
    <w:rsid w:val="00791583"/>
    <w:rsid w:val="007930AC"/>
    <w:rsid w:val="00795C8C"/>
    <w:rsid w:val="0079602F"/>
    <w:rsid w:val="007962B2"/>
    <w:rsid w:val="00796660"/>
    <w:rsid w:val="00796C2F"/>
    <w:rsid w:val="007972D3"/>
    <w:rsid w:val="007A053A"/>
    <w:rsid w:val="007A10E8"/>
    <w:rsid w:val="007A3621"/>
    <w:rsid w:val="007A5282"/>
    <w:rsid w:val="007B1347"/>
    <w:rsid w:val="007B1F6B"/>
    <w:rsid w:val="007B22AF"/>
    <w:rsid w:val="007B410E"/>
    <w:rsid w:val="007B65B8"/>
    <w:rsid w:val="007B7A5F"/>
    <w:rsid w:val="007B7DB9"/>
    <w:rsid w:val="007C2AB6"/>
    <w:rsid w:val="007C4746"/>
    <w:rsid w:val="007C5F1E"/>
    <w:rsid w:val="007C6459"/>
    <w:rsid w:val="007C6D2C"/>
    <w:rsid w:val="007D1572"/>
    <w:rsid w:val="007D1DEA"/>
    <w:rsid w:val="007D38D3"/>
    <w:rsid w:val="007D3E16"/>
    <w:rsid w:val="007D4B3A"/>
    <w:rsid w:val="007E5FEF"/>
    <w:rsid w:val="007E612A"/>
    <w:rsid w:val="00800F5C"/>
    <w:rsid w:val="008013B1"/>
    <w:rsid w:val="00802976"/>
    <w:rsid w:val="008054DD"/>
    <w:rsid w:val="00806B15"/>
    <w:rsid w:val="00810593"/>
    <w:rsid w:val="0081260F"/>
    <w:rsid w:val="00813382"/>
    <w:rsid w:val="0081686B"/>
    <w:rsid w:val="00824370"/>
    <w:rsid w:val="0082514E"/>
    <w:rsid w:val="008263D7"/>
    <w:rsid w:val="00826EC2"/>
    <w:rsid w:val="00826EDC"/>
    <w:rsid w:val="0083205D"/>
    <w:rsid w:val="008330B5"/>
    <w:rsid w:val="00834CC0"/>
    <w:rsid w:val="00836090"/>
    <w:rsid w:val="008366F6"/>
    <w:rsid w:val="00841881"/>
    <w:rsid w:val="0084219F"/>
    <w:rsid w:val="00842609"/>
    <w:rsid w:val="00843834"/>
    <w:rsid w:val="00844F02"/>
    <w:rsid w:val="0084547A"/>
    <w:rsid w:val="00850AD1"/>
    <w:rsid w:val="008546B6"/>
    <w:rsid w:val="00855752"/>
    <w:rsid w:val="00855D6F"/>
    <w:rsid w:val="00857429"/>
    <w:rsid w:val="008576B0"/>
    <w:rsid w:val="008646C9"/>
    <w:rsid w:val="008659A4"/>
    <w:rsid w:val="0086717B"/>
    <w:rsid w:val="0086797F"/>
    <w:rsid w:val="008705F5"/>
    <w:rsid w:val="0087152F"/>
    <w:rsid w:val="00875061"/>
    <w:rsid w:val="008753FF"/>
    <w:rsid w:val="00876356"/>
    <w:rsid w:val="00880593"/>
    <w:rsid w:val="008825B9"/>
    <w:rsid w:val="00883EE7"/>
    <w:rsid w:val="00887371"/>
    <w:rsid w:val="00890219"/>
    <w:rsid w:val="008910C5"/>
    <w:rsid w:val="008923DB"/>
    <w:rsid w:val="008A0E0D"/>
    <w:rsid w:val="008A226F"/>
    <w:rsid w:val="008A52DE"/>
    <w:rsid w:val="008B0CE3"/>
    <w:rsid w:val="008B207C"/>
    <w:rsid w:val="008B647C"/>
    <w:rsid w:val="008C0E52"/>
    <w:rsid w:val="008C1108"/>
    <w:rsid w:val="008C23EE"/>
    <w:rsid w:val="008C3E88"/>
    <w:rsid w:val="008C58D6"/>
    <w:rsid w:val="008C5F9E"/>
    <w:rsid w:val="008C5FE4"/>
    <w:rsid w:val="008C6DB4"/>
    <w:rsid w:val="008C7903"/>
    <w:rsid w:val="008D0468"/>
    <w:rsid w:val="008D0B39"/>
    <w:rsid w:val="008D1EF4"/>
    <w:rsid w:val="008E0058"/>
    <w:rsid w:val="008E0B54"/>
    <w:rsid w:val="008E13E4"/>
    <w:rsid w:val="008E26AE"/>
    <w:rsid w:val="008E5C31"/>
    <w:rsid w:val="008E6906"/>
    <w:rsid w:val="008E6CAC"/>
    <w:rsid w:val="008E7276"/>
    <w:rsid w:val="008E7953"/>
    <w:rsid w:val="008F0C64"/>
    <w:rsid w:val="008F1058"/>
    <w:rsid w:val="008F2107"/>
    <w:rsid w:val="008F762F"/>
    <w:rsid w:val="009035EC"/>
    <w:rsid w:val="00905A56"/>
    <w:rsid w:val="00906663"/>
    <w:rsid w:val="00906673"/>
    <w:rsid w:val="00906C1C"/>
    <w:rsid w:val="0091044D"/>
    <w:rsid w:val="009176A8"/>
    <w:rsid w:val="0092233E"/>
    <w:rsid w:val="00925CBE"/>
    <w:rsid w:val="00925D81"/>
    <w:rsid w:val="009300D5"/>
    <w:rsid w:val="00930F7A"/>
    <w:rsid w:val="009321C3"/>
    <w:rsid w:val="00934CA0"/>
    <w:rsid w:val="009351CC"/>
    <w:rsid w:val="00935A2E"/>
    <w:rsid w:val="00936451"/>
    <w:rsid w:val="00941651"/>
    <w:rsid w:val="00942206"/>
    <w:rsid w:val="00942768"/>
    <w:rsid w:val="009427D2"/>
    <w:rsid w:val="00943925"/>
    <w:rsid w:val="00943979"/>
    <w:rsid w:val="00944A60"/>
    <w:rsid w:val="00945BDE"/>
    <w:rsid w:val="009472E0"/>
    <w:rsid w:val="00947A95"/>
    <w:rsid w:val="00952771"/>
    <w:rsid w:val="009534EB"/>
    <w:rsid w:val="00955A45"/>
    <w:rsid w:val="00956958"/>
    <w:rsid w:val="00961FAF"/>
    <w:rsid w:val="00966414"/>
    <w:rsid w:val="00966AD4"/>
    <w:rsid w:val="0096756D"/>
    <w:rsid w:val="009708F9"/>
    <w:rsid w:val="00970CE5"/>
    <w:rsid w:val="0097178B"/>
    <w:rsid w:val="009726A9"/>
    <w:rsid w:val="00973350"/>
    <w:rsid w:val="00974B15"/>
    <w:rsid w:val="00975619"/>
    <w:rsid w:val="009756D3"/>
    <w:rsid w:val="009761E9"/>
    <w:rsid w:val="0097697B"/>
    <w:rsid w:val="009770A2"/>
    <w:rsid w:val="009807DE"/>
    <w:rsid w:val="009847A8"/>
    <w:rsid w:val="009853A5"/>
    <w:rsid w:val="009857AB"/>
    <w:rsid w:val="00986261"/>
    <w:rsid w:val="00986D6D"/>
    <w:rsid w:val="00990D49"/>
    <w:rsid w:val="00991936"/>
    <w:rsid w:val="00997797"/>
    <w:rsid w:val="009A40B4"/>
    <w:rsid w:val="009A477D"/>
    <w:rsid w:val="009A66FD"/>
    <w:rsid w:val="009A7289"/>
    <w:rsid w:val="009B2E91"/>
    <w:rsid w:val="009B3484"/>
    <w:rsid w:val="009B4F8C"/>
    <w:rsid w:val="009B5EB1"/>
    <w:rsid w:val="009B5F87"/>
    <w:rsid w:val="009B6F89"/>
    <w:rsid w:val="009B7A33"/>
    <w:rsid w:val="009C1638"/>
    <w:rsid w:val="009C16C8"/>
    <w:rsid w:val="009C43B6"/>
    <w:rsid w:val="009C6275"/>
    <w:rsid w:val="009C67BF"/>
    <w:rsid w:val="009C77D6"/>
    <w:rsid w:val="009C7E1F"/>
    <w:rsid w:val="009D08C1"/>
    <w:rsid w:val="009D14DA"/>
    <w:rsid w:val="009D24CD"/>
    <w:rsid w:val="009D34BC"/>
    <w:rsid w:val="009D40B6"/>
    <w:rsid w:val="009D4270"/>
    <w:rsid w:val="009D79CE"/>
    <w:rsid w:val="009E0F27"/>
    <w:rsid w:val="009E6F59"/>
    <w:rsid w:val="009F1B09"/>
    <w:rsid w:val="009F2458"/>
    <w:rsid w:val="009F24A2"/>
    <w:rsid w:val="009F4798"/>
    <w:rsid w:val="009F70BB"/>
    <w:rsid w:val="009F73F7"/>
    <w:rsid w:val="00A05D4C"/>
    <w:rsid w:val="00A065AE"/>
    <w:rsid w:val="00A074C1"/>
    <w:rsid w:val="00A10102"/>
    <w:rsid w:val="00A1204D"/>
    <w:rsid w:val="00A1338D"/>
    <w:rsid w:val="00A13BB3"/>
    <w:rsid w:val="00A17444"/>
    <w:rsid w:val="00A20E6C"/>
    <w:rsid w:val="00A22A11"/>
    <w:rsid w:val="00A23F07"/>
    <w:rsid w:val="00A257D3"/>
    <w:rsid w:val="00A26B48"/>
    <w:rsid w:val="00A26B66"/>
    <w:rsid w:val="00A273CB"/>
    <w:rsid w:val="00A30BE2"/>
    <w:rsid w:val="00A3114D"/>
    <w:rsid w:val="00A319F7"/>
    <w:rsid w:val="00A329E1"/>
    <w:rsid w:val="00A3554F"/>
    <w:rsid w:val="00A3578C"/>
    <w:rsid w:val="00A37B1C"/>
    <w:rsid w:val="00A40048"/>
    <w:rsid w:val="00A42C5B"/>
    <w:rsid w:val="00A42F66"/>
    <w:rsid w:val="00A446C8"/>
    <w:rsid w:val="00A45BC3"/>
    <w:rsid w:val="00A463A5"/>
    <w:rsid w:val="00A55307"/>
    <w:rsid w:val="00A60886"/>
    <w:rsid w:val="00A61571"/>
    <w:rsid w:val="00A62DDA"/>
    <w:rsid w:val="00A62EB1"/>
    <w:rsid w:val="00A6370D"/>
    <w:rsid w:val="00A63BC3"/>
    <w:rsid w:val="00A6402B"/>
    <w:rsid w:val="00A66BFF"/>
    <w:rsid w:val="00A67900"/>
    <w:rsid w:val="00A70DF0"/>
    <w:rsid w:val="00A71795"/>
    <w:rsid w:val="00A72073"/>
    <w:rsid w:val="00A72364"/>
    <w:rsid w:val="00A72CDB"/>
    <w:rsid w:val="00A73B68"/>
    <w:rsid w:val="00A73EF5"/>
    <w:rsid w:val="00A74D97"/>
    <w:rsid w:val="00A80A61"/>
    <w:rsid w:val="00A80C1D"/>
    <w:rsid w:val="00A83370"/>
    <w:rsid w:val="00A841F9"/>
    <w:rsid w:val="00A85DD8"/>
    <w:rsid w:val="00A9097A"/>
    <w:rsid w:val="00A90C28"/>
    <w:rsid w:val="00A9106E"/>
    <w:rsid w:val="00A9187E"/>
    <w:rsid w:val="00A930E0"/>
    <w:rsid w:val="00A94203"/>
    <w:rsid w:val="00A95160"/>
    <w:rsid w:val="00A964E1"/>
    <w:rsid w:val="00A97BF9"/>
    <w:rsid w:val="00AA2B44"/>
    <w:rsid w:val="00AA6C78"/>
    <w:rsid w:val="00AA77E2"/>
    <w:rsid w:val="00AB4B35"/>
    <w:rsid w:val="00AB4CBF"/>
    <w:rsid w:val="00AB5FB4"/>
    <w:rsid w:val="00AB6841"/>
    <w:rsid w:val="00AB6DD6"/>
    <w:rsid w:val="00AB7073"/>
    <w:rsid w:val="00AB7D92"/>
    <w:rsid w:val="00AC03C9"/>
    <w:rsid w:val="00AC34F0"/>
    <w:rsid w:val="00AC5525"/>
    <w:rsid w:val="00AD0F17"/>
    <w:rsid w:val="00AD1844"/>
    <w:rsid w:val="00AD1D6E"/>
    <w:rsid w:val="00AD2275"/>
    <w:rsid w:val="00AD2B7D"/>
    <w:rsid w:val="00AD5E23"/>
    <w:rsid w:val="00AD65E2"/>
    <w:rsid w:val="00AD6677"/>
    <w:rsid w:val="00AD7B6D"/>
    <w:rsid w:val="00AE349C"/>
    <w:rsid w:val="00AE3C93"/>
    <w:rsid w:val="00AE5137"/>
    <w:rsid w:val="00AE59CA"/>
    <w:rsid w:val="00AE6B95"/>
    <w:rsid w:val="00AE7B70"/>
    <w:rsid w:val="00AF10AD"/>
    <w:rsid w:val="00AF2DD0"/>
    <w:rsid w:val="00AF5226"/>
    <w:rsid w:val="00AF5B8C"/>
    <w:rsid w:val="00AF5C8E"/>
    <w:rsid w:val="00B00F5D"/>
    <w:rsid w:val="00B01785"/>
    <w:rsid w:val="00B03BDF"/>
    <w:rsid w:val="00B0639A"/>
    <w:rsid w:val="00B07AE2"/>
    <w:rsid w:val="00B13634"/>
    <w:rsid w:val="00B14A03"/>
    <w:rsid w:val="00B14B4F"/>
    <w:rsid w:val="00B1725A"/>
    <w:rsid w:val="00B17FD0"/>
    <w:rsid w:val="00B228A3"/>
    <w:rsid w:val="00B23197"/>
    <w:rsid w:val="00B235AB"/>
    <w:rsid w:val="00B23B61"/>
    <w:rsid w:val="00B243E0"/>
    <w:rsid w:val="00B26140"/>
    <w:rsid w:val="00B30F52"/>
    <w:rsid w:val="00B31120"/>
    <w:rsid w:val="00B31324"/>
    <w:rsid w:val="00B31DF0"/>
    <w:rsid w:val="00B32E4F"/>
    <w:rsid w:val="00B34548"/>
    <w:rsid w:val="00B35404"/>
    <w:rsid w:val="00B36544"/>
    <w:rsid w:val="00B36C88"/>
    <w:rsid w:val="00B405E8"/>
    <w:rsid w:val="00B40C95"/>
    <w:rsid w:val="00B47729"/>
    <w:rsid w:val="00B51B36"/>
    <w:rsid w:val="00B53E7F"/>
    <w:rsid w:val="00B54D88"/>
    <w:rsid w:val="00B54EE7"/>
    <w:rsid w:val="00B55C91"/>
    <w:rsid w:val="00B5719B"/>
    <w:rsid w:val="00B6180A"/>
    <w:rsid w:val="00B62CB2"/>
    <w:rsid w:val="00B65E6C"/>
    <w:rsid w:val="00B66E71"/>
    <w:rsid w:val="00B712EF"/>
    <w:rsid w:val="00B72679"/>
    <w:rsid w:val="00B76ADA"/>
    <w:rsid w:val="00B81BAE"/>
    <w:rsid w:val="00B81E94"/>
    <w:rsid w:val="00B83AC4"/>
    <w:rsid w:val="00B903B0"/>
    <w:rsid w:val="00B9368B"/>
    <w:rsid w:val="00B94C7B"/>
    <w:rsid w:val="00B96D15"/>
    <w:rsid w:val="00B979E9"/>
    <w:rsid w:val="00BA2CCE"/>
    <w:rsid w:val="00BA3C3F"/>
    <w:rsid w:val="00BA482C"/>
    <w:rsid w:val="00BA6BD8"/>
    <w:rsid w:val="00BB0782"/>
    <w:rsid w:val="00BB1C0E"/>
    <w:rsid w:val="00BC1074"/>
    <w:rsid w:val="00BC1979"/>
    <w:rsid w:val="00BC1BA6"/>
    <w:rsid w:val="00BC2A8E"/>
    <w:rsid w:val="00BC2B5F"/>
    <w:rsid w:val="00BC59BF"/>
    <w:rsid w:val="00BD21E4"/>
    <w:rsid w:val="00BD2D44"/>
    <w:rsid w:val="00BD5429"/>
    <w:rsid w:val="00BD77C2"/>
    <w:rsid w:val="00BE0E5D"/>
    <w:rsid w:val="00BE25A9"/>
    <w:rsid w:val="00BE31FA"/>
    <w:rsid w:val="00BE34DF"/>
    <w:rsid w:val="00BE413E"/>
    <w:rsid w:val="00BE4682"/>
    <w:rsid w:val="00BE5DE3"/>
    <w:rsid w:val="00BE6A18"/>
    <w:rsid w:val="00BE7D15"/>
    <w:rsid w:val="00BF1347"/>
    <w:rsid w:val="00BF4C30"/>
    <w:rsid w:val="00BF5C0C"/>
    <w:rsid w:val="00BF6C53"/>
    <w:rsid w:val="00BF76D4"/>
    <w:rsid w:val="00C049EB"/>
    <w:rsid w:val="00C05831"/>
    <w:rsid w:val="00C07999"/>
    <w:rsid w:val="00C10610"/>
    <w:rsid w:val="00C110C3"/>
    <w:rsid w:val="00C11442"/>
    <w:rsid w:val="00C1256A"/>
    <w:rsid w:val="00C14AC7"/>
    <w:rsid w:val="00C15A2A"/>
    <w:rsid w:val="00C178D3"/>
    <w:rsid w:val="00C178FC"/>
    <w:rsid w:val="00C21BC1"/>
    <w:rsid w:val="00C230C9"/>
    <w:rsid w:val="00C23918"/>
    <w:rsid w:val="00C251AB"/>
    <w:rsid w:val="00C25813"/>
    <w:rsid w:val="00C26E97"/>
    <w:rsid w:val="00C314B1"/>
    <w:rsid w:val="00C31F48"/>
    <w:rsid w:val="00C33E6F"/>
    <w:rsid w:val="00C34E28"/>
    <w:rsid w:val="00C3754D"/>
    <w:rsid w:val="00C43914"/>
    <w:rsid w:val="00C43B0D"/>
    <w:rsid w:val="00C448C4"/>
    <w:rsid w:val="00C4547E"/>
    <w:rsid w:val="00C45B5D"/>
    <w:rsid w:val="00C53A9A"/>
    <w:rsid w:val="00C5612F"/>
    <w:rsid w:val="00C5621A"/>
    <w:rsid w:val="00C61CDB"/>
    <w:rsid w:val="00C626DD"/>
    <w:rsid w:val="00C62945"/>
    <w:rsid w:val="00C62BC7"/>
    <w:rsid w:val="00C63D8E"/>
    <w:rsid w:val="00C653B7"/>
    <w:rsid w:val="00C6577F"/>
    <w:rsid w:val="00C66C72"/>
    <w:rsid w:val="00C708AE"/>
    <w:rsid w:val="00C73C77"/>
    <w:rsid w:val="00C74AC1"/>
    <w:rsid w:val="00C74AD8"/>
    <w:rsid w:val="00C750E8"/>
    <w:rsid w:val="00C75129"/>
    <w:rsid w:val="00C83491"/>
    <w:rsid w:val="00C8473D"/>
    <w:rsid w:val="00C852AB"/>
    <w:rsid w:val="00C87E8E"/>
    <w:rsid w:val="00C9064F"/>
    <w:rsid w:val="00C90A5F"/>
    <w:rsid w:val="00C91162"/>
    <w:rsid w:val="00C9545C"/>
    <w:rsid w:val="00C96653"/>
    <w:rsid w:val="00CA073A"/>
    <w:rsid w:val="00CA122B"/>
    <w:rsid w:val="00CA2C6F"/>
    <w:rsid w:val="00CA358A"/>
    <w:rsid w:val="00CA588B"/>
    <w:rsid w:val="00CA69FD"/>
    <w:rsid w:val="00CA6B07"/>
    <w:rsid w:val="00CA7407"/>
    <w:rsid w:val="00CB102F"/>
    <w:rsid w:val="00CB1FD1"/>
    <w:rsid w:val="00CB22F0"/>
    <w:rsid w:val="00CB5DC6"/>
    <w:rsid w:val="00CB7532"/>
    <w:rsid w:val="00CB78F2"/>
    <w:rsid w:val="00CC0227"/>
    <w:rsid w:val="00CC172B"/>
    <w:rsid w:val="00CC2AF6"/>
    <w:rsid w:val="00CC46F1"/>
    <w:rsid w:val="00CD037F"/>
    <w:rsid w:val="00CD0BD2"/>
    <w:rsid w:val="00CD2053"/>
    <w:rsid w:val="00CD3D6E"/>
    <w:rsid w:val="00CD5D9A"/>
    <w:rsid w:val="00CD7633"/>
    <w:rsid w:val="00CE28B6"/>
    <w:rsid w:val="00CE29E1"/>
    <w:rsid w:val="00CE3110"/>
    <w:rsid w:val="00CE3F5B"/>
    <w:rsid w:val="00CE6225"/>
    <w:rsid w:val="00CE63F0"/>
    <w:rsid w:val="00CF3149"/>
    <w:rsid w:val="00CF34DF"/>
    <w:rsid w:val="00CF517D"/>
    <w:rsid w:val="00CF5392"/>
    <w:rsid w:val="00CF5AE4"/>
    <w:rsid w:val="00D016E8"/>
    <w:rsid w:val="00D035A7"/>
    <w:rsid w:val="00D03822"/>
    <w:rsid w:val="00D10FA4"/>
    <w:rsid w:val="00D148D7"/>
    <w:rsid w:val="00D22A6A"/>
    <w:rsid w:val="00D22B19"/>
    <w:rsid w:val="00D23817"/>
    <w:rsid w:val="00D23C2A"/>
    <w:rsid w:val="00D242F7"/>
    <w:rsid w:val="00D2483A"/>
    <w:rsid w:val="00D249F6"/>
    <w:rsid w:val="00D253CA"/>
    <w:rsid w:val="00D30874"/>
    <w:rsid w:val="00D311D0"/>
    <w:rsid w:val="00D311D4"/>
    <w:rsid w:val="00D32280"/>
    <w:rsid w:val="00D349F1"/>
    <w:rsid w:val="00D36DA5"/>
    <w:rsid w:val="00D36F87"/>
    <w:rsid w:val="00D37F16"/>
    <w:rsid w:val="00D40D41"/>
    <w:rsid w:val="00D418C3"/>
    <w:rsid w:val="00D45388"/>
    <w:rsid w:val="00D47C4C"/>
    <w:rsid w:val="00D50E20"/>
    <w:rsid w:val="00D53D96"/>
    <w:rsid w:val="00D53E11"/>
    <w:rsid w:val="00D54FC2"/>
    <w:rsid w:val="00D567E8"/>
    <w:rsid w:val="00D61217"/>
    <w:rsid w:val="00D61BC3"/>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4852"/>
    <w:rsid w:val="00D955E4"/>
    <w:rsid w:val="00DA11B3"/>
    <w:rsid w:val="00DA33B4"/>
    <w:rsid w:val="00DA37F8"/>
    <w:rsid w:val="00DA42FD"/>
    <w:rsid w:val="00DA4B6B"/>
    <w:rsid w:val="00DA5444"/>
    <w:rsid w:val="00DB0438"/>
    <w:rsid w:val="00DB1BA5"/>
    <w:rsid w:val="00DB3FFB"/>
    <w:rsid w:val="00DB5D83"/>
    <w:rsid w:val="00DB5F41"/>
    <w:rsid w:val="00DB6561"/>
    <w:rsid w:val="00DB6AEE"/>
    <w:rsid w:val="00DC1F00"/>
    <w:rsid w:val="00DC23C1"/>
    <w:rsid w:val="00DC5E97"/>
    <w:rsid w:val="00DC69AF"/>
    <w:rsid w:val="00DD0A7B"/>
    <w:rsid w:val="00DD2385"/>
    <w:rsid w:val="00DD3626"/>
    <w:rsid w:val="00DD389F"/>
    <w:rsid w:val="00DE3089"/>
    <w:rsid w:val="00DE3370"/>
    <w:rsid w:val="00DE6399"/>
    <w:rsid w:val="00DF2185"/>
    <w:rsid w:val="00DF2308"/>
    <w:rsid w:val="00DF2D08"/>
    <w:rsid w:val="00DF2DCF"/>
    <w:rsid w:val="00DF309C"/>
    <w:rsid w:val="00DF447D"/>
    <w:rsid w:val="00DF4556"/>
    <w:rsid w:val="00DF64B9"/>
    <w:rsid w:val="00DF6A23"/>
    <w:rsid w:val="00E037A1"/>
    <w:rsid w:val="00E05622"/>
    <w:rsid w:val="00E06446"/>
    <w:rsid w:val="00E103E4"/>
    <w:rsid w:val="00E11D6D"/>
    <w:rsid w:val="00E1210E"/>
    <w:rsid w:val="00E12C48"/>
    <w:rsid w:val="00E14A1D"/>
    <w:rsid w:val="00E14D59"/>
    <w:rsid w:val="00E16191"/>
    <w:rsid w:val="00E216F9"/>
    <w:rsid w:val="00E21A15"/>
    <w:rsid w:val="00E21F57"/>
    <w:rsid w:val="00E24BE9"/>
    <w:rsid w:val="00E26313"/>
    <w:rsid w:val="00E263E6"/>
    <w:rsid w:val="00E30779"/>
    <w:rsid w:val="00E30B7A"/>
    <w:rsid w:val="00E316CF"/>
    <w:rsid w:val="00E31FA6"/>
    <w:rsid w:val="00E338DC"/>
    <w:rsid w:val="00E33E52"/>
    <w:rsid w:val="00E35A03"/>
    <w:rsid w:val="00E41290"/>
    <w:rsid w:val="00E422E7"/>
    <w:rsid w:val="00E429AD"/>
    <w:rsid w:val="00E429D2"/>
    <w:rsid w:val="00E4509E"/>
    <w:rsid w:val="00E462DB"/>
    <w:rsid w:val="00E51C05"/>
    <w:rsid w:val="00E543A4"/>
    <w:rsid w:val="00E547BC"/>
    <w:rsid w:val="00E60A5D"/>
    <w:rsid w:val="00E60D84"/>
    <w:rsid w:val="00E6281A"/>
    <w:rsid w:val="00E63D10"/>
    <w:rsid w:val="00E7268A"/>
    <w:rsid w:val="00E72CF0"/>
    <w:rsid w:val="00E736FE"/>
    <w:rsid w:val="00E75B32"/>
    <w:rsid w:val="00E75B4B"/>
    <w:rsid w:val="00E801A3"/>
    <w:rsid w:val="00E849DC"/>
    <w:rsid w:val="00E85F8C"/>
    <w:rsid w:val="00E86982"/>
    <w:rsid w:val="00E873FC"/>
    <w:rsid w:val="00E87E5B"/>
    <w:rsid w:val="00E90D58"/>
    <w:rsid w:val="00E90F06"/>
    <w:rsid w:val="00E92D22"/>
    <w:rsid w:val="00E956A6"/>
    <w:rsid w:val="00E97970"/>
    <w:rsid w:val="00EA0682"/>
    <w:rsid w:val="00EA080D"/>
    <w:rsid w:val="00EA56E2"/>
    <w:rsid w:val="00EA5890"/>
    <w:rsid w:val="00EA5B92"/>
    <w:rsid w:val="00EB1185"/>
    <w:rsid w:val="00EB5280"/>
    <w:rsid w:val="00EB651A"/>
    <w:rsid w:val="00EB7121"/>
    <w:rsid w:val="00EB7B61"/>
    <w:rsid w:val="00EC0971"/>
    <w:rsid w:val="00EC1FFE"/>
    <w:rsid w:val="00EC3665"/>
    <w:rsid w:val="00ED1DD9"/>
    <w:rsid w:val="00ED257B"/>
    <w:rsid w:val="00ED39C5"/>
    <w:rsid w:val="00ED4953"/>
    <w:rsid w:val="00EE3607"/>
    <w:rsid w:val="00EE4DCA"/>
    <w:rsid w:val="00EE503E"/>
    <w:rsid w:val="00EE645E"/>
    <w:rsid w:val="00EE7042"/>
    <w:rsid w:val="00EF01A3"/>
    <w:rsid w:val="00EF5C9D"/>
    <w:rsid w:val="00EF7316"/>
    <w:rsid w:val="00F04680"/>
    <w:rsid w:val="00F05305"/>
    <w:rsid w:val="00F05F96"/>
    <w:rsid w:val="00F132E4"/>
    <w:rsid w:val="00F20CD5"/>
    <w:rsid w:val="00F20EB7"/>
    <w:rsid w:val="00F21002"/>
    <w:rsid w:val="00F2120F"/>
    <w:rsid w:val="00F2533A"/>
    <w:rsid w:val="00F30F93"/>
    <w:rsid w:val="00F310E8"/>
    <w:rsid w:val="00F3112C"/>
    <w:rsid w:val="00F324E7"/>
    <w:rsid w:val="00F32C3D"/>
    <w:rsid w:val="00F32EDD"/>
    <w:rsid w:val="00F334ED"/>
    <w:rsid w:val="00F351C6"/>
    <w:rsid w:val="00F35DBB"/>
    <w:rsid w:val="00F3719E"/>
    <w:rsid w:val="00F40B08"/>
    <w:rsid w:val="00F41276"/>
    <w:rsid w:val="00F4260E"/>
    <w:rsid w:val="00F426CB"/>
    <w:rsid w:val="00F426E5"/>
    <w:rsid w:val="00F43046"/>
    <w:rsid w:val="00F433B7"/>
    <w:rsid w:val="00F437F8"/>
    <w:rsid w:val="00F43A93"/>
    <w:rsid w:val="00F4471C"/>
    <w:rsid w:val="00F452E1"/>
    <w:rsid w:val="00F45770"/>
    <w:rsid w:val="00F46522"/>
    <w:rsid w:val="00F46FDD"/>
    <w:rsid w:val="00F50725"/>
    <w:rsid w:val="00F51417"/>
    <w:rsid w:val="00F526A5"/>
    <w:rsid w:val="00F5403C"/>
    <w:rsid w:val="00F540CF"/>
    <w:rsid w:val="00F556CC"/>
    <w:rsid w:val="00F56ECE"/>
    <w:rsid w:val="00F613CF"/>
    <w:rsid w:val="00F61F99"/>
    <w:rsid w:val="00F65744"/>
    <w:rsid w:val="00F66BB2"/>
    <w:rsid w:val="00F67113"/>
    <w:rsid w:val="00F70EE6"/>
    <w:rsid w:val="00F7161F"/>
    <w:rsid w:val="00F7236D"/>
    <w:rsid w:val="00F73583"/>
    <w:rsid w:val="00F74137"/>
    <w:rsid w:val="00F75EBD"/>
    <w:rsid w:val="00F77D88"/>
    <w:rsid w:val="00F8549D"/>
    <w:rsid w:val="00F867AB"/>
    <w:rsid w:val="00F924F6"/>
    <w:rsid w:val="00F927A4"/>
    <w:rsid w:val="00F95F87"/>
    <w:rsid w:val="00F96906"/>
    <w:rsid w:val="00F9711C"/>
    <w:rsid w:val="00FA07DD"/>
    <w:rsid w:val="00FA09A3"/>
    <w:rsid w:val="00FA0CDC"/>
    <w:rsid w:val="00FA3E68"/>
    <w:rsid w:val="00FA40CD"/>
    <w:rsid w:val="00FA416C"/>
    <w:rsid w:val="00FA4794"/>
    <w:rsid w:val="00FA7A08"/>
    <w:rsid w:val="00FB0A47"/>
    <w:rsid w:val="00FB1F9B"/>
    <w:rsid w:val="00FC20BA"/>
    <w:rsid w:val="00FC40CF"/>
    <w:rsid w:val="00FC50E2"/>
    <w:rsid w:val="00FC56C4"/>
    <w:rsid w:val="00FC6DCB"/>
    <w:rsid w:val="00FC6F96"/>
    <w:rsid w:val="00FD0436"/>
    <w:rsid w:val="00FD0B3D"/>
    <w:rsid w:val="00FD0D17"/>
    <w:rsid w:val="00FD0F2F"/>
    <w:rsid w:val="00FD2B17"/>
    <w:rsid w:val="00FD393C"/>
    <w:rsid w:val="00FD4D33"/>
    <w:rsid w:val="00FD4FA5"/>
    <w:rsid w:val="00FD57D2"/>
    <w:rsid w:val="00FE0B41"/>
    <w:rsid w:val="00FE0FCC"/>
    <w:rsid w:val="00FE38C0"/>
    <w:rsid w:val="00FE399D"/>
    <w:rsid w:val="00FE4F79"/>
    <w:rsid w:val="00FE5F54"/>
    <w:rsid w:val="00FE60A2"/>
    <w:rsid w:val="00FE6455"/>
    <w:rsid w:val="00FE662C"/>
    <w:rsid w:val="00FE69C6"/>
    <w:rsid w:val="00FF13E6"/>
    <w:rsid w:val="00FF1487"/>
    <w:rsid w:val="00FF14F0"/>
    <w:rsid w:val="00FF3291"/>
    <w:rsid w:val="00FF58B0"/>
    <w:rsid w:val="00FF5FE6"/>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 w:type="character" w:styleId="Mencinsinresolver">
    <w:name w:val="Unresolved Mention"/>
    <w:basedOn w:val="Fuentedeprrafopredeter"/>
    <w:uiPriority w:val="99"/>
    <w:semiHidden/>
    <w:unhideWhenUsed/>
    <w:rsid w:val="009756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full/10.1111/j.1461-0248.2009.01294.x"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hyperlink" Target="https://onlinelibrary.wiley.com/doi/full/10.1111/j.1461-0248.2009.01294.x"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onlinelibrary.wiley.com/doi/full/10.1111/j.1461-0248.2009.01294.x" TargetMode="Externa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https://www.sciencedirect.com/science/article/pii/S0006320706002850"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onlinelibrary.wiley.com/doi/full/10.1111/j.1461-0248.2009.01294.x"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E0F6F-23D8-4724-BABE-DC0A07336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43</TotalTime>
  <Pages>38</Pages>
  <Words>27802</Words>
  <Characters>158472</Characters>
  <Application>Microsoft Office Word</Application>
  <DocSecurity>0</DocSecurity>
  <Lines>1320</Lines>
  <Paragraphs>3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5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670</cp:revision>
  <dcterms:created xsi:type="dcterms:W3CDTF">2022-02-09T04:05:00Z</dcterms:created>
  <dcterms:modified xsi:type="dcterms:W3CDTF">2022-04-01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